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8816B47" w14:textId="26F04959" w:rsidR="00F52853" w:rsidRDefault="00F52853" w:rsidP="00F52853">
      <w:pPr>
        <w:pStyle w:val="Heading1"/>
      </w:pPr>
      <w:r>
        <w:t>Abstract</w:t>
      </w:r>
    </w:p>
    <w:p w14:paraId="3C14B8DB" w14:textId="351B22D1" w:rsidR="00EA61B4" w:rsidRPr="00164FB6" w:rsidRDefault="00000000" w:rsidP="00965BC3">
      <w:pPr>
        <w:pStyle w:val="abstract"/>
        <w:ind w:firstLine="0"/>
        <w:rPr>
          <w:color w:val="000000" w:themeColor="text1"/>
        </w:rPr>
      </w:pPr>
      <w:r w:rsidRPr="00164FB6">
        <w:t>Cronbach’s alpha (</w:t>
      </w:r>
      <w:r w:rsidR="004A672A" w:rsidRPr="00164FB6">
        <w:t>α</w:t>
      </w:r>
      <w:r w:rsidRPr="00164FB6">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164FB6">
        <w:rPr>
          <w:i/>
          <w:iCs/>
        </w:rPr>
        <w:t>p</w:t>
      </w:r>
      <w:r w:rsidRPr="00164FB6">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w:t>
      </w:r>
      <w:r w:rsidR="00572E85" w:rsidRPr="00164FB6">
        <w:t xml:space="preserve">values </w:t>
      </w:r>
      <w:r w:rsidRPr="00164FB6">
        <w:t>taken from &gt;74,000 published articles in APA journals) and Industrial and Organizational psychology (&gt;89,000 α values taken from &gt;14,000 published articles in I/O journals). The distributions of these values show inflation at the rule-</w:t>
      </w:r>
      <w:r w:rsidRPr="00981E25">
        <w:t>of-thumb thresholds. We discuss the scope</w:t>
      </w:r>
      <w:r w:rsidRPr="00164FB6">
        <w:t>, causes and consequences of α-hacking and how increased transparency, preregistration of measurement strategy, and standardized protocols could mitigate this problem.</w:t>
      </w:r>
      <w:r w:rsidR="00315C52" w:rsidRPr="00164FB6">
        <w:t xml:space="preserve"> </w:t>
      </w:r>
    </w:p>
    <w:p w14:paraId="163C28DF" w14:textId="08063596" w:rsidR="00EA61B4" w:rsidRPr="003D7456" w:rsidRDefault="00EA61B4" w:rsidP="00981E25"/>
    <w:p w14:paraId="4042A970" w14:textId="77777777" w:rsidR="00C62414" w:rsidRDefault="00C62414" w:rsidP="00981E25">
      <w:pPr>
        <w:sectPr w:rsidR="00C62414" w:rsidSect="00B00494">
          <w:headerReference w:type="even" r:id="rId6"/>
          <w:headerReference w:type="default" r:id="rId7"/>
          <w:footerReference w:type="even" r:id="rId8"/>
          <w:footerReference w:type="default" r:id="rId9"/>
          <w:headerReference w:type="first" r:id="rId10"/>
          <w:pgSz w:w="11906" w:h="16838"/>
          <w:pgMar w:top="1440" w:right="1440" w:bottom="1440" w:left="1440" w:header="720" w:footer="720" w:gutter="0"/>
          <w:pgNumType w:start="1"/>
          <w:cols w:space="720"/>
        </w:sectPr>
      </w:pPr>
    </w:p>
    <w:p w14:paraId="11CF7B95" w14:textId="77777777" w:rsidR="00F52853" w:rsidRDefault="00F52853">
      <w:r>
        <w:br w:type="page"/>
      </w:r>
    </w:p>
    <w:p w14:paraId="408166E2" w14:textId="77777777" w:rsidR="00B00494" w:rsidRPr="003D7456" w:rsidRDefault="00B00494" w:rsidP="00B00494">
      <w:pPr>
        <w:ind w:firstLine="0"/>
        <w:jc w:val="center"/>
      </w:pPr>
      <w:r w:rsidRPr="003D7456">
        <w:lastRenderedPageBreak/>
        <w:t>An aberrant abundance of Cronbach’s alpha values at .70</w:t>
      </w:r>
    </w:p>
    <w:p w14:paraId="12C23BEB" w14:textId="77777777" w:rsidR="00B00494" w:rsidRDefault="00B00494" w:rsidP="00B00494">
      <w:pPr>
        <w:ind w:firstLine="0"/>
      </w:pPr>
    </w:p>
    <w:p w14:paraId="1CF8B59F" w14:textId="61519B5D" w:rsidR="00EA61B4" w:rsidRPr="003D7456" w:rsidRDefault="00000000" w:rsidP="00B00494">
      <w:pPr>
        <w:ind w:firstLine="0"/>
      </w:pPr>
      <w:r w:rsidRPr="00164FB6">
        <w:t xml:space="preserve">A </w:t>
      </w:r>
      <w:r w:rsidRPr="00981E25">
        <w:t>measure’s reliability refers to the proportion</w:t>
      </w:r>
      <w:r w:rsidRPr="003D7456">
        <w:t xml:space="preserve">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33CC93C0" w:rsidR="00EA61B4" w:rsidRPr="003D7456" w:rsidRDefault="00000000" w:rsidP="00981E25">
      <w:r w:rsidRPr="003D7456">
        <w:t>Reliability can be quantified in different ways but the most common metric by far is Cronbach’</w:t>
      </w:r>
      <w:r w:rsidR="00BB2845">
        <w:t xml:space="preserve">s </w:t>
      </w:r>
      <w:r w:rsidR="00BB2845" w:rsidRPr="00BB2845">
        <w:t>α</w:t>
      </w:r>
      <w:r w:rsidR="00BB2845" w:rsidRPr="00BB2845" w:rsidDel="00BB2845">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i.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While in practice,</w:t>
      </w:r>
      <w:r w:rsidR="00BB2845">
        <w:t xml:space="preserve"> </w:t>
      </w:r>
      <w:r w:rsidR="00BB2845" w:rsidRPr="00BB2845">
        <w:t>α</w:t>
      </w:r>
      <w:r w:rsidR="00BB2845">
        <w:t xml:space="preserve"> </w:t>
      </w:r>
      <w:r w:rsidRPr="003D7456">
        <w:t xml:space="preserve">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There is a well-established literature debating the use and misuse of </w:t>
      </w:r>
      <w:r w:rsidR="00F22D82" w:rsidRPr="00F22D82">
        <w:t>α</w:t>
      </w:r>
      <w:r w:rsidRPr="003D7456">
        <w:t xml:space="preserve">. Much of which focuses on the fact that many researchers inappropriately use it to test 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Alternatives to α with relaxed assumptions have been suggested e.g., McDonald’s</w:t>
      </w:r>
      <w:r w:rsidR="00F22D82">
        <w:t xml:space="preserve"> </w:t>
      </w:r>
      <w:r w:rsidR="00F22D82" w:rsidRPr="00F22D82">
        <w:t>ω</w:t>
      </w:r>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This paper adds to those concerns by examining whether α values reported in the psychological literature show signs of inflation, e.g. due to publication bias or hacking.</w:t>
      </w:r>
    </w:p>
    <w:p w14:paraId="4CE7E349" w14:textId="77777777" w:rsidR="00EA61B4" w:rsidRPr="003D7456" w:rsidRDefault="00000000" w:rsidP="00981E25">
      <w:pPr>
        <w:pStyle w:val="Heading2"/>
      </w:pPr>
      <w:bookmarkStart w:id="0" w:name="_ne6ly7shwlla" w:colFirst="0" w:colLast="0"/>
      <w:bookmarkEnd w:id="0"/>
      <w:r w:rsidRPr="003D7456">
        <w:lastRenderedPageBreak/>
        <w:t>Rule-of-thumb thresholds</w:t>
      </w:r>
    </w:p>
    <w:p w14:paraId="770756A3" w14:textId="1D35ABF1" w:rsidR="00EA61B4" w:rsidRPr="003D7456" w:rsidRDefault="00000000" w:rsidP="00981E25">
      <w:r w:rsidRPr="003D7456">
        <w:t xml:space="preserve">Cronbach’s </w:t>
      </w:r>
      <m:oMath>
        <m:r>
          <w:rPr>
            <w:rFonts w:ascii="Cambria Math" w:hAnsi="Cambria Math"/>
          </w:rPr>
          <m:t>α</m:t>
        </m:r>
      </m:oMath>
      <w:r w:rsidRPr="003D7456">
        <w:t xml:space="preserve"> is commonly interpreted using well known rules-of-thumb thresholds (e.g.,</w:t>
      </w:r>
      <w:r w:rsidR="00017CEA">
        <w:t xml:space="preserve"> </w:t>
      </w:r>
      <w:r w:rsidR="00017CEA" w:rsidRPr="00017CEA">
        <w:t>α</w:t>
      </w:r>
      <w:r w:rsidR="00017CEA">
        <w:t xml:space="preserve"> </w:t>
      </w:r>
      <w:r w:rsidRPr="003D7456">
        <w:t xml:space="preserve">&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w:r w:rsidR="008D723D" w:rsidRPr="008D723D">
        <w:t>α</w:t>
      </w:r>
      <w:r w:rsidR="008D723D">
        <w:t xml:space="preserve"> </w:t>
      </w:r>
      <w:r w:rsidRPr="003D7456">
        <w:t xml:space="preserve">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Nonetheless, their book remains a highly cited source for this threshold, with over 8000 citations at time of writing. Many, if not most, contemporary undergraduate introductory textbooks on research methods include rules of thumb, and regard</w:t>
      </w:r>
      <w:r w:rsidR="009016DB">
        <w:t xml:space="preserve"> </w:t>
      </w:r>
      <w:r w:rsidR="009016DB" w:rsidRPr="009016DB">
        <w:t>α</w:t>
      </w:r>
      <w:r w:rsidR="009016DB">
        <w:t xml:space="preserve"> </w:t>
      </w:r>
      <w:r w:rsidRPr="003D7456">
        <w:t xml:space="preserve">&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Psychologists have used</w:t>
      </w:r>
      <w:r w:rsidR="0022609B">
        <w:t xml:space="preserve"> </w:t>
      </w:r>
      <w:r w:rsidR="0022609B" w:rsidRPr="0022609B">
        <w:t>α</w:t>
      </w:r>
      <w:r w:rsidRPr="003D7456">
        <w:t xml:space="preserve"> &gt; .70 as a binary decision rule for scale development for decades. Cortina observes that “[the] acceptance of</w:t>
      </w:r>
      <w:r w:rsidR="0022609B" w:rsidRPr="0022609B">
        <w:t xml:space="preserve"> α</w:t>
      </w:r>
      <w:r w:rsidR="0022609B" w:rsidRPr="0022609B" w:rsidDel="0022609B">
        <w:t xml:space="preserve"> </w:t>
      </w:r>
      <w:r w:rsidRPr="003D7456">
        <w:t>&gt; .70 as adequate is implied by the fact that</w:t>
      </w:r>
      <w:r w:rsidR="0022609B" w:rsidRPr="0022609B">
        <w:t xml:space="preserve"> α</w:t>
      </w:r>
      <w:r w:rsidR="0022609B" w:rsidRPr="0022609B" w:rsidDel="0022609B">
        <w:t xml:space="preserve"> </w:t>
      </w:r>
      <w:r w:rsidRPr="003D7456">
        <w:t xml:space="preserve">&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981E25">
      <w:pPr>
        <w:pStyle w:val="Heading2"/>
      </w:pPr>
      <w:bookmarkStart w:id="1" w:name="_omhhqd1h1c7v" w:colFirst="0" w:colLast="0"/>
      <w:bookmarkEnd w:id="1"/>
      <w:r w:rsidRPr="003D7456">
        <w:t>Publication bias and hacking</w:t>
      </w:r>
    </w:p>
    <w:p w14:paraId="0B894336" w14:textId="2A02D03F" w:rsidR="00EA61B4" w:rsidRPr="003D7456" w:rsidRDefault="00000000" w:rsidP="00981E25">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w:t>
      </w:r>
      <w:proofErr w:type="spellStart"/>
      <w:r w:rsidR="00DB6C12" w:rsidRPr="003D7456">
        <w:t>Gigerenzer</w:t>
      </w:r>
      <w:proofErr w:type="spellEnd"/>
      <w:r w:rsidR="00DB6C12" w:rsidRPr="003D7456">
        <w:t>,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xml:space="preserve">. One way in which hacking of metrics can become apparent, is when the distribution of the metric in aggregate deviates from plausible statistical </w:t>
      </w:r>
      <w:r w:rsidRPr="003D7456">
        <w:lastRenderedPageBreak/>
        <w:t>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Hartgerink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981E25">
      <w:pPr>
        <w:pStyle w:val="Heading2"/>
      </w:pPr>
      <w:bookmarkStart w:id="2" w:name="_7gs65ogkzr1g" w:colFirst="0" w:colLast="0"/>
      <w:bookmarkEnd w:id="2"/>
      <w:r w:rsidRPr="003D7456">
        <w:t>The current research</w:t>
      </w:r>
    </w:p>
    <w:p w14:paraId="690B4F40" w14:textId="226F0D40" w:rsidR="00EA61B4" w:rsidRPr="003D7456" w:rsidRDefault="00000000" w:rsidP="00981E25">
      <w:r w:rsidRPr="003D7456">
        <w:t>Use of</w:t>
      </w:r>
      <w:r w:rsidR="00776354" w:rsidRPr="00776354">
        <w:t xml:space="preserve"> α</w:t>
      </w:r>
      <w:r w:rsidR="00776354" w:rsidRPr="00776354" w:rsidDel="00776354">
        <w:t xml:space="preserve"> </w:t>
      </w:r>
      <w:r w:rsidRPr="003D7456">
        <w:t xml:space="preserve">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r w:rsidR="00474316" w:rsidRPr="003D7456">
        <w:t>α</w:t>
      </w:r>
      <w:r w:rsidRPr="003D7456">
        <w:rPr>
          <w:color w:val="000000"/>
        </w:rPr>
        <w:t>-hacking, illegitimate tricks to inflat</w:t>
      </w:r>
      <w:r w:rsidR="00474316">
        <w:rPr>
          <w:color w:val="000000"/>
        </w:rPr>
        <w:t xml:space="preserve">e </w:t>
      </w:r>
      <w:r w:rsidR="00474316" w:rsidRPr="003D7456">
        <w:t>α</w:t>
      </w:r>
      <w:r w:rsidRPr="003D7456">
        <w:rPr>
          <w:color w:val="000000"/>
        </w:rPr>
        <w:t xml:space="preserve">, abound. We therefore sought to examine the empirical distribution of reported Cronbach’s </w:t>
      </w:r>
      <w:r w:rsidR="00474316" w:rsidRPr="003D7456">
        <w:t>α</w:t>
      </w:r>
      <w:r w:rsidR="00474316" w:rsidDel="00474316">
        <w:t xml:space="preserve"> </w:t>
      </w:r>
      <w:r w:rsidRPr="003D7456">
        <w:rPr>
          <w:color w:val="000000"/>
        </w:rPr>
        <w:t xml:space="preserve">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1">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r w:rsidR="00474316" w:rsidRPr="003D7456">
        <w:t>α</w:t>
      </w:r>
      <w:r w:rsidR="00474316" w:rsidDel="00474316">
        <w:t xml:space="preserve"> </w:t>
      </w:r>
      <w:r w:rsidRPr="003D7456">
        <w:rPr>
          <w:color w:val="000000"/>
        </w:rPr>
        <w:t>= .70, .80, .90) relative to other values.</w:t>
      </w:r>
    </w:p>
    <w:p w14:paraId="71EC4AE6" w14:textId="77777777" w:rsidR="00EA61B4" w:rsidRPr="003D7456" w:rsidRDefault="00000000" w:rsidP="00981E25">
      <w:pPr>
        <w:pStyle w:val="Heading1"/>
      </w:pPr>
      <w:bookmarkStart w:id="3" w:name="_bpbpfxk40cq1" w:colFirst="0" w:colLast="0"/>
      <w:bookmarkEnd w:id="3"/>
      <w:r w:rsidRPr="003D7456">
        <w:t>Method</w:t>
      </w:r>
    </w:p>
    <w:p w14:paraId="1102550A" w14:textId="77777777" w:rsidR="00EA61B4" w:rsidRPr="003D7456" w:rsidRDefault="00000000" w:rsidP="00981E25">
      <w:pPr>
        <w:pStyle w:val="Heading2"/>
      </w:pPr>
      <w:bookmarkStart w:id="4" w:name="_qtfg1n3xljr7" w:colFirst="0" w:colLast="0"/>
      <w:bookmarkEnd w:id="4"/>
      <w:r w:rsidRPr="003D7456">
        <w:t>Transparency statement</w:t>
      </w:r>
    </w:p>
    <w:p w14:paraId="2185214C" w14:textId="686AFD6A" w:rsidR="00EA61B4" w:rsidRPr="003D7456" w:rsidRDefault="00000000" w:rsidP="00981E25">
      <w:r w:rsidRPr="003D7456">
        <w:t>All code, processed data, and preregistration are available (</w:t>
      </w:r>
      <w:hyperlink r:id="rId12" w:history="1">
        <w:r w:rsidR="0071636A" w:rsidRPr="00022206">
          <w:rPr>
            <w:rStyle w:val="Hyperlink"/>
          </w:rPr>
          <w:t>https://osf.io/pe3t7/?view_only=989cdac6b0d74e04a340ea41f906e2da</w:t>
        </w:r>
      </w:hyperlink>
      <w:r w:rsidR="0071636A" w:rsidRPr="0071636A">
        <w:t xml:space="preserve"> [blinded</w:t>
      </w:r>
      <w:r w:rsidR="0071636A">
        <w:t xml:space="preserve"> for peer </w:t>
      </w:r>
      <w:r w:rsidR="0071636A">
        <w:lastRenderedPageBreak/>
        <w:t>review])</w:t>
      </w:r>
      <w:r w:rsidR="00992FFB">
        <w:t xml:space="preserve"> along with a Supplementary Materials document </w:t>
      </w:r>
      <w:r w:rsidR="0071636A">
        <w:rPr>
          <w:color w:val="000000" w:themeColor="text1"/>
        </w:rPr>
        <w:t>[blinded version attached for peer review]</w:t>
      </w:r>
      <w:r w:rsidR="00992FFB">
        <w:rPr>
          <w:color w:val="000000" w:themeColor="text1"/>
        </w:rPr>
        <w:t>.</w:t>
      </w:r>
    </w:p>
    <w:p w14:paraId="0B5B3116" w14:textId="77777777" w:rsidR="00EA61B4" w:rsidRPr="003D7456" w:rsidRDefault="00000000" w:rsidP="00981E25">
      <w:pPr>
        <w:pStyle w:val="Heading2"/>
      </w:pPr>
      <w:bookmarkStart w:id="5" w:name="_mgq9r97k3yug" w:colFirst="0" w:colLast="0"/>
      <w:bookmarkEnd w:id="5"/>
      <w:r w:rsidRPr="003D7456">
        <w:t xml:space="preserve">Data sources </w:t>
      </w:r>
    </w:p>
    <w:p w14:paraId="4476CF9D" w14:textId="1EB8E7BE" w:rsidR="00EA61B4" w:rsidRPr="003D7456" w:rsidRDefault="00000000" w:rsidP="00981E25">
      <w:r w:rsidRPr="003D7456">
        <w:t>We examined</w:t>
      </w:r>
      <w:r w:rsidR="00DC2846">
        <w:t xml:space="preserve"> </w:t>
      </w:r>
      <w:r w:rsidR="00DC2846" w:rsidRPr="003D7456">
        <w:t>α</w:t>
      </w:r>
      <w:r w:rsidR="00DC2846">
        <w:t xml:space="preserve"> </w:t>
      </w:r>
      <w:r w:rsidRPr="003D7456">
        <w:t xml:space="preserve">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0E703DF7" w:rsidR="00EA61B4" w:rsidRPr="003D7456" w:rsidRDefault="00000000" w:rsidP="00981E25">
      <w:r w:rsidRPr="003D7456">
        <w:rPr>
          <w:color w:val="000000"/>
        </w:rPr>
        <w:t xml:space="preserve">In order to assess distortions in the distribution of </w:t>
      </w:r>
      <w:r w:rsidR="00461F7D" w:rsidRPr="003D7456">
        <w:t>α</w:t>
      </w:r>
      <w:r w:rsidR="00461F7D" w:rsidDel="00461F7D">
        <w:t xml:space="preserve"> </w:t>
      </w:r>
      <w:r w:rsidRPr="003D7456">
        <w:rPr>
          <w:color w:val="000000"/>
        </w:rPr>
        <w:t>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w:t>
      </w:r>
      <w:r w:rsidR="00603075">
        <w:t xml:space="preserve"> [blinded version attached for peer review]</w:t>
      </w:r>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76009DF7" w:rsidR="00EA61B4" w:rsidRPr="003D7456" w:rsidRDefault="00000000" w:rsidP="00981E25">
      <w:r w:rsidRPr="003D7456">
        <w:lastRenderedPageBreak/>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onal of correlation matrices. It is these values of Cronbach’s</w:t>
      </w:r>
      <w:r w:rsidR="00FD706B">
        <w:rPr>
          <w:color w:val="000000"/>
        </w:rPr>
        <w:t xml:space="preserve"> </w:t>
      </w:r>
      <w:r w:rsidR="00FD706B" w:rsidRPr="003D7456">
        <w:t>α</w:t>
      </w:r>
      <w:r w:rsidR="00FD706B">
        <w:t xml:space="preserve"> </w:t>
      </w:r>
      <w:r w:rsidRPr="003D7456">
        <w:rPr>
          <w:color w:val="000000"/>
        </w:rPr>
        <w:t xml:space="preserve">that were 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981E25">
      <w:pPr>
        <w:pStyle w:val="Heading2"/>
      </w:pPr>
      <w:bookmarkStart w:id="6" w:name="_w353rw1h0hve" w:colFirst="0" w:colLast="0"/>
      <w:bookmarkEnd w:id="6"/>
      <w:r w:rsidRPr="003D7456">
        <w:t>Data extraction</w:t>
      </w:r>
    </w:p>
    <w:p w14:paraId="72F8DA29" w14:textId="77777777" w:rsidR="00EA61B4" w:rsidRPr="003D7456" w:rsidRDefault="00000000" w:rsidP="00981E25">
      <w:pPr>
        <w:pStyle w:val="Heading3"/>
        <w:rPr>
          <w:highlight w:val="yellow"/>
        </w:rPr>
      </w:pPr>
      <w:bookmarkStart w:id="7" w:name="_qco57abevsno" w:colFirst="0" w:colLast="0"/>
      <w:bookmarkEnd w:id="7"/>
      <w:r w:rsidRPr="003D7456">
        <w:t>Psychology dataset</w:t>
      </w:r>
    </w:p>
    <w:p w14:paraId="4FD65A2B" w14:textId="78A36FBC" w:rsidR="00EA61B4" w:rsidRPr="003D7456" w:rsidRDefault="00000000" w:rsidP="00981E25">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981E25">
      <w:r w:rsidRPr="003D7456">
        <w:t xml:space="preserve">The general strategy was as follows: First, we defined multiple patterns of interest (e.g., variations of “Cronbach’s α”). Variations included but were not limited to whether an </w:t>
      </w:r>
      <w:r w:rsidRPr="003D7456">
        <w:lastRenderedPageBreak/>
        <w:t xml:space="preserve">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1AF87811" w:rsidR="00EA61B4" w:rsidRPr="00C155AF" w:rsidRDefault="00000000" w:rsidP="00981E25">
      <w:r w:rsidRPr="003D7456">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 xml:space="preserve">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w:t>
      </w:r>
      <w:r w:rsidRPr="003D7456">
        <w:lastRenderedPageBreak/>
        <w:t>updated to cover similar cases and a new round of manual inspections was conducted. All regular expressions for exclusions can be found in the R code (</w:t>
      </w:r>
      <w:r w:rsidR="00603075" w:rsidRPr="003D7456">
        <w:t>(</w:t>
      </w:r>
      <w:hyperlink r:id="rId13" w:history="1">
        <w:r w:rsidR="00603075" w:rsidRPr="00022206">
          <w:rPr>
            <w:rStyle w:val="Hyperlink"/>
          </w:rPr>
          <w:t>https://osf.io/pe3t7/?view_only=989cdac6b0d74e04a340ea41f906e2da</w:t>
        </w:r>
      </w:hyperlink>
      <w:r w:rsidR="00603075" w:rsidRPr="0071636A">
        <w:t xml:space="preserve"> [blinded</w:t>
      </w:r>
      <w:r w:rsidR="00603075">
        <w:t xml:space="preserve"> for peer review]</w:t>
      </w:r>
      <w:r w:rsidRPr="003D7456">
        <w:t xml:space="preserve">). </w:t>
      </w:r>
      <w:r w:rsidR="00F65D17" w:rsidRPr="00C155AF">
        <w:t>26</w:t>
      </w:r>
      <w:r w:rsidR="0045264A" w:rsidRPr="00C155AF">
        <w:t>,</w:t>
      </w:r>
      <w:r w:rsidR="00F65D17" w:rsidRPr="00C155AF">
        <w:t>744</w:t>
      </w:r>
      <w:r w:rsidRPr="00C155AF">
        <w:t xml:space="preserve"> out of the original 6</w:t>
      </w:r>
      <w:r w:rsidR="0045264A" w:rsidRPr="00C155AF">
        <w:t>0,153</w:t>
      </w:r>
      <w:r w:rsidRPr="00C155AF">
        <w:t xml:space="preserve"> instances were excluded. </w:t>
      </w:r>
      <w:r w:rsidR="0045264A" w:rsidRPr="00C155AF">
        <w:t>33,409</w:t>
      </w:r>
      <w:r w:rsidRPr="00C155AF">
        <w:t xml:space="preserve"> α estimates were extracted that were deemed to be valid. 16.</w:t>
      </w:r>
      <w:r w:rsidR="00C155AF">
        <w:t>1</w:t>
      </w:r>
      <w:r w:rsidRPr="00C155AF">
        <w:t>% of articles in the dataset produced at least one α estimate.</w:t>
      </w:r>
    </w:p>
    <w:p w14:paraId="563C4F8D" w14:textId="77777777" w:rsidR="00EA61B4" w:rsidRPr="003D7456" w:rsidRDefault="00000000" w:rsidP="00981E25">
      <w:pPr>
        <w:pStyle w:val="Heading3"/>
      </w:pPr>
      <w:bookmarkStart w:id="8" w:name="_sbp6sbuqybe7" w:colFirst="0" w:colLast="0"/>
      <w:bookmarkEnd w:id="8"/>
      <w:r w:rsidRPr="003D7456">
        <w:t>Industrial-Organizational (I/O) dataset</w:t>
      </w:r>
    </w:p>
    <w:p w14:paraId="62C4B6FA" w14:textId="22B406B8" w:rsidR="00EA61B4" w:rsidRPr="003D7456" w:rsidRDefault="00000000" w:rsidP="00981E25">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manually coded other details (e.g., whether the reliability estimates were Cronbach’s </w:t>
      </w:r>
      <w:r w:rsidR="005A2131" w:rsidRPr="003D7456">
        <w:t>α</w:t>
      </w:r>
      <w:r w:rsidR="005A2131" w:rsidDel="005A2131">
        <w:t xml:space="preserve"> </w:t>
      </w:r>
      <w:r w:rsidRPr="003D7456">
        <w:rPr>
          <w:color w:val="000000"/>
        </w:rPr>
        <w:t xml:space="preserve">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65DD3B20" w:rsidR="00EA61B4" w:rsidRDefault="00000000" w:rsidP="00981E25">
      <w:pPr>
        <w:rPr>
          <w:color w:val="000000"/>
        </w:rPr>
      </w:pPr>
      <w:r w:rsidRPr="003D7456">
        <w:t>To prepare for our analyses, the database was reduced to its variable-level analogue where each row represented one variable rather than one effect, resulting in 208,369 unique variable instances. Of these, 92,725 (44.5%) presented with reliability values and, of them, 89,926 (97.0%) were of the coeffic</w:t>
      </w:r>
      <w:r w:rsidRPr="003D7456">
        <w:rPr>
          <w:color w:val="000000"/>
        </w:rPr>
        <w:t xml:space="preserve">ient </w:t>
      </w:r>
      <w:r w:rsidR="00455E5A" w:rsidRPr="003D7456">
        <w:t>α</w:t>
      </w:r>
      <w:r w:rsidR="00455E5A" w:rsidDel="00455E5A">
        <w:t xml:space="preserve"> </w:t>
      </w:r>
      <w:r w:rsidRPr="003D7456">
        <w:rPr>
          <w:color w:val="000000"/>
        </w:rPr>
        <w:t xml:space="preserve">type. </w:t>
      </w:r>
      <w:r w:rsidR="00455E5A" w:rsidRPr="003D7456">
        <w:t>α</w:t>
      </w:r>
      <w:r w:rsidR="00455E5A" w:rsidDel="00455E5A">
        <w:t xml:space="preserve"> </w:t>
      </w:r>
      <w:r w:rsidRPr="003D7456">
        <w:rPr>
          <w:color w:val="000000"/>
        </w:rPr>
        <w:t>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w:t>
      </w:r>
      <w:r w:rsidRPr="003D7456">
        <w:lastRenderedPageBreak/>
        <w:t>282 rows were removed for which erroneous coding in</w:t>
      </w:r>
      <w:r w:rsidRPr="003D7456">
        <w:rPr>
          <w:color w:val="000000"/>
        </w:rPr>
        <w:t xml:space="preserve">formation was identified (i.e., the country </w:t>
      </w:r>
      <w:r w:rsidRPr="003D7456">
        <w:t>in which the data was collected</w:t>
      </w:r>
      <w:r w:rsidRPr="003D7456">
        <w:rPr>
          <w:color w:val="000000"/>
        </w:rPr>
        <w:t xml:space="preserve">), resulting in an analyzable subset of 89,644 </w:t>
      </w:r>
      <w:r w:rsidR="00455E5A" w:rsidRPr="003D7456">
        <w:t>α</w:t>
      </w:r>
      <w:r w:rsidR="00455E5A" w:rsidDel="00455E5A">
        <w:t xml:space="preserve"> </w:t>
      </w:r>
      <w:r w:rsidRPr="003D7456">
        <w:rPr>
          <w:color w:val="000000"/>
        </w:rPr>
        <w:t>values.</w:t>
      </w:r>
    </w:p>
    <w:p w14:paraId="346C3BFA" w14:textId="77777777" w:rsidR="0050178E" w:rsidRPr="003D7456" w:rsidRDefault="0050178E" w:rsidP="00981E25">
      <w:pPr>
        <w:pStyle w:val="Heading2"/>
      </w:pPr>
      <w:r w:rsidRPr="003D7456">
        <w:t>Analytic strategy</w:t>
      </w:r>
    </w:p>
    <w:p w14:paraId="43B2F6AC" w14:textId="470AB606" w:rsidR="00EA61B4" w:rsidRDefault="0050178E" w:rsidP="00797E96">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r w:rsidR="008E1261" w:rsidRPr="003D7456">
        <w:t>sample of α</w:t>
      </w:r>
      <w:r w:rsidR="008E1261" w:rsidDel="00455E5A">
        <w:t xml:space="preserve"> </w:t>
      </w:r>
      <w:r w:rsidR="008E1261" w:rsidRPr="003D7456">
        <w:t>values should follow a smooth (albeit unknown) distribution. Deflections from such a distribution, especially at a small number of a priori points (i.e., commonly used thresholds), would represent evidence that reported α</w:t>
      </w:r>
      <w:r w:rsidR="008E1261" w:rsidDel="00455E5A">
        <w:t xml:space="preserve"> </w:t>
      </w:r>
      <w:r w:rsidR="008E1261" w:rsidRPr="003D7456">
        <w:t>values are being influenced by some other variable (e.g., α-hacking). On</w:t>
      </w:r>
      <w:r w:rsidR="008E1261">
        <w:t xml:space="preserve"> </w:t>
      </w:r>
      <w:r w:rsidR="008E1261" w:rsidRPr="003D7456">
        <w:t xml:space="preserve">the basis that previous work examining the prevalence of barely-significant </w:t>
      </w:r>
      <w:r w:rsidR="008E1261" w:rsidRPr="003D7456">
        <w:rPr>
          <w:i/>
        </w:rPr>
        <w:t>p</w:t>
      </w:r>
      <w:r w:rsidR="008E1261" w:rsidRPr="003D7456">
        <w:t xml:space="preserve"> values employed caliper tests, we also report them as robustness tests </w:t>
      </w:r>
      <w:r w:rsidR="008E1261" w:rsidRPr="003D7456">
        <w:fldChar w:fldCharType="begin"/>
      </w:r>
      <w:r w:rsidR="008E1261"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8E1261" w:rsidRPr="003D7456">
        <w:fldChar w:fldCharType="separate"/>
      </w:r>
      <w:r w:rsidR="008E1261" w:rsidRPr="003D7456">
        <w:t>(e.g., Hartgerink et al., 2016)</w:t>
      </w:r>
      <w:r w:rsidR="008E1261" w:rsidRPr="003D7456">
        <w:fldChar w:fldCharType="end"/>
      </w:r>
      <w:r w:rsidR="008E1261" w:rsidRPr="003D7456">
        <w:t xml:space="preserve">. Only the kernel smoothing approach in the I/O dataset was </w:t>
      </w:r>
      <w:r w:rsidR="00797E96">
        <w:t>preregistered.</w:t>
      </w:r>
    </w:p>
    <w:p w14:paraId="00F5D3FC" w14:textId="564CD150" w:rsidR="00797E96" w:rsidRPr="003D7456" w:rsidRDefault="00797E96" w:rsidP="00797E96">
      <w:pPr>
        <w:pStyle w:val="Heading1"/>
      </w:pPr>
      <w:r>
        <w:t>Results</w:t>
      </w:r>
    </w:p>
    <w:p w14:paraId="43ADF3AF" w14:textId="77777777" w:rsidR="00EA61B4" w:rsidRPr="003D7456" w:rsidRDefault="00000000" w:rsidP="00981E25">
      <w:pPr>
        <w:pStyle w:val="Heading2"/>
      </w:pPr>
      <w:bookmarkStart w:id="9" w:name="_yml1al98yoq5" w:colFirst="0" w:colLast="0"/>
      <w:bookmarkEnd w:id="9"/>
      <w:r w:rsidRPr="003D7456">
        <w:t>Kernel smoothing</w:t>
      </w:r>
    </w:p>
    <w:p w14:paraId="036A5A31" w14:textId="46F4A115" w:rsidR="00EA61B4" w:rsidRPr="003D7456" w:rsidRDefault="00000000" w:rsidP="00981E25">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w:t>
      </w:r>
      <w:r w:rsidR="0098478B" w:rsidRPr="0098478B">
        <w:t xml:space="preserve"> α</w:t>
      </w:r>
      <w:r w:rsidRPr="003D7456">
        <w:t xml:space="preserve"> values at the thresholds. Kernel smoothing was selected over other modeling approaches because it involves relatively fewer assumptions and demonstrated better fit to the observed </w:t>
      </w:r>
      <w:r w:rsidR="00455E5A" w:rsidRPr="003D7456">
        <w:t>α</w:t>
      </w:r>
      <w:r w:rsidRPr="003D7456">
        <w:t>s than alternatives. Results of an exploratory Beta regression model that was fit to the psychology dataset can be found in the Supplementary Materials</w:t>
      </w:r>
      <w:r w:rsidR="00CC6B59">
        <w:t xml:space="preserve"> (Note 1S and Figure 1S)</w:t>
      </w:r>
      <w:r w:rsidRPr="003D7456">
        <w:t xml:space="preserve">. </w:t>
      </w:r>
    </w:p>
    <w:p w14:paraId="31857F1B" w14:textId="38A9D543" w:rsidR="003B41E0" w:rsidRDefault="00000000" w:rsidP="00CA5970">
      <w:r w:rsidRPr="003D7456">
        <w:t>The extracted</w:t>
      </w:r>
      <w:r w:rsidR="0098478B" w:rsidRPr="0098478B">
        <w:t xml:space="preserve"> α</w:t>
      </w:r>
      <w:r w:rsidR="0098478B" w:rsidRPr="0098478B" w:rsidDel="0098478B">
        <w:t xml:space="preserve"> </w:t>
      </w:r>
      <w:r w:rsidRPr="003D7456">
        <w:t xml:space="preserve">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using the half-up method and the R package janitor: Firke et al., 2021)</w:t>
      </w:r>
      <w:r w:rsidRPr="003D7456">
        <w:fldChar w:fldCharType="end"/>
      </w:r>
      <w:r w:rsidRPr="003D7456">
        <w:t>. The rounded</w:t>
      </w:r>
      <w:r w:rsidR="00065088" w:rsidRPr="00065088">
        <w:t xml:space="preserve"> α</w:t>
      </w:r>
      <w:r w:rsidR="00065088" w:rsidRPr="00065088" w:rsidDel="00065088">
        <w:t xml:space="preserve"> </w:t>
      </w:r>
      <w:r w:rsidRPr="003D7456">
        <w:t>estimates were then converted to counts for each value of</w:t>
      </w:r>
      <w:r w:rsidR="004378A8">
        <w:t xml:space="preserve"> </w:t>
      </w:r>
      <w:r w:rsidR="004378A8" w:rsidRPr="004378A8">
        <w:t>α</w:t>
      </w:r>
      <w:r w:rsidRPr="003D7456">
        <w:t xml:space="preserve">. Density was estimated at 99 equally spaced bins in </w:t>
      </w:r>
      <w:r w:rsidRPr="003D7456">
        <w:lastRenderedPageBreak/>
        <w:t xml:space="preserve">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w:t>
      </w:r>
      <w:r w:rsidR="005F525D" w:rsidRPr="003D7456">
        <w:t>be found are colored in blue and non-thresholds are in gray.</w:t>
      </w:r>
    </w:p>
    <w:p w14:paraId="23909EFB" w14:textId="77777777" w:rsidR="00A9360E" w:rsidRPr="003D7456" w:rsidRDefault="00A9360E" w:rsidP="00A9360E">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Pr="003D7456">
        <w:t xml:space="preserve">value according to the smoothed curve (in black). These residuals are plotted by themselves in Figures 1 and 2 (lower panels). </w:t>
      </w:r>
    </w:p>
    <w:p w14:paraId="7E2FB6E1" w14:textId="77777777" w:rsidR="00A9360E" w:rsidRDefault="00A9360E" w:rsidP="00A9360E">
      <w:r w:rsidRPr="003D7456">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lastRenderedPageBreak/>
        <w:fldChar w:fldCharType="begin"/>
      </w:r>
      <w:r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Pr="003D7456">
        <w:t>(</w:t>
      </w:r>
      <w:proofErr w:type="spellStart"/>
      <w:r w:rsidRPr="003D7456">
        <w:t>Hothorn</w:t>
      </w:r>
      <w:proofErr w:type="spellEnd"/>
      <w:r w:rsidRPr="003D7456">
        <w:t xml:space="preserve"> et al., 2021)</w:t>
      </w:r>
      <w:r w:rsidRPr="003D7456">
        <w:fldChar w:fldCharType="end"/>
      </w:r>
      <w:r w:rsidRPr="003D7456">
        <w:t>. The magnitude of the excesses or deficits (i.e., the residuals) was quantified by converting the observed and predicted counts to proportions.</w:t>
      </w:r>
    </w:p>
    <w:p w14:paraId="0787E2AF" w14:textId="77777777" w:rsidR="00A9360E" w:rsidRPr="003D7456" w:rsidRDefault="00A9360E" w:rsidP="00A9360E">
      <w:bookmarkStart w:id="10" w:name="_xa1ljne7d16i" w:colFirst="0" w:colLast="0"/>
      <w:bookmarkEnd w:id="10"/>
      <w:r w:rsidRPr="003D7456">
        <w:t>Tests of the first hypothesis in each dataset compared the .70 bin against all other bins. In the psychology dataset, a 1</w:t>
      </w:r>
      <w:r>
        <w:t>4</w:t>
      </w:r>
      <w:r w:rsidRPr="003D7456">
        <w:t>% excess of</w:t>
      </w:r>
      <w:r w:rsidRPr="00490415">
        <w:t xml:space="preserve"> α</w:t>
      </w:r>
      <w:r w:rsidRPr="00490415" w:rsidDel="00490415">
        <w:t xml:space="preserve"> </w:t>
      </w:r>
      <w:r w:rsidRPr="003D7456">
        <w:t xml:space="preserve">values of .70 relative to other values was found, </w:t>
      </w:r>
      <w:r w:rsidRPr="003D7456">
        <w:rPr>
          <w:i/>
        </w:rPr>
        <w:t>Z</w:t>
      </w:r>
      <w:r w:rsidRPr="003D7456">
        <w:t xml:space="preserve"> = </w:t>
      </w:r>
      <w:r w:rsidRPr="005416E8">
        <w:t xml:space="preserve">3.15, </w:t>
      </w:r>
      <w:r w:rsidRPr="005416E8">
        <w:rPr>
          <w:i/>
          <w:iCs/>
        </w:rPr>
        <w:t>p</w:t>
      </w:r>
      <w:r w:rsidRPr="005416E8">
        <w:t xml:space="preserve"> = .01042</w:t>
      </w:r>
      <w:r w:rsidRPr="003D7456">
        <w:t xml:space="preserve">, </w:t>
      </w:r>
      <w:r w:rsidRPr="003D7456">
        <w:rPr>
          <w:i/>
        </w:rPr>
        <w:t>p</w:t>
      </w:r>
      <w:r w:rsidRPr="003D7456">
        <w:t xml:space="preserve"> &lt; .00001. Tests of the second hypothesis in each dataset compared the .70, .80 and .90 bins against all other bins. The hypothesized excesses were found across the three bins, </w:t>
      </w:r>
      <w:r w:rsidRPr="003D7456">
        <w:rPr>
          <w:i/>
        </w:rPr>
        <w:t>Z</w:t>
      </w:r>
      <w:r w:rsidRPr="003D7456">
        <w:t xml:space="preserve"> = </w:t>
      </w:r>
      <w:r w:rsidRPr="002417E4">
        <w:t xml:space="preserve">3.94, </w:t>
      </w:r>
      <w:r w:rsidRPr="002417E4">
        <w:rPr>
          <w:i/>
          <w:iCs/>
        </w:rPr>
        <w:t>p</w:t>
      </w:r>
      <w:r w:rsidRPr="002417E4">
        <w:t xml:space="preserve"> = .0003</w:t>
      </w:r>
      <w:r>
        <w:t>5</w:t>
      </w:r>
      <w:r w:rsidRPr="003D7456">
        <w:t xml:space="preserve">, with an excess at .80 = </w:t>
      </w:r>
      <w:r>
        <w:t>3</w:t>
      </w:r>
      <w:r w:rsidRPr="003D7456">
        <w:t xml:space="preserve">%, and at .90 = </w:t>
      </w:r>
      <w:r>
        <w:t>3</w:t>
      </w:r>
      <w:r w:rsidRPr="003D7456">
        <w:t xml:space="preserve">%. </w:t>
      </w:r>
    </w:p>
    <w:p w14:paraId="030FFA51" w14:textId="77777777" w:rsidR="00A9360E" w:rsidRPr="003D7456" w:rsidRDefault="00A9360E" w:rsidP="00A9360E">
      <w:r w:rsidRPr="003D7456">
        <w:t>Both of these effects were found to generalize to the I/O dataset, for which we preregistered verbal hypotheses and the code implementations of their inference tests. The test of the first hypothesis found a 14% excess of</w:t>
      </w:r>
      <w:r w:rsidRPr="00AF4D95">
        <w:t xml:space="preserve"> α</w:t>
      </w:r>
      <w:r w:rsidRPr="00AF4D95" w:rsidDel="00AF4D95">
        <w:t xml:space="preserve"> </w:t>
      </w:r>
      <w:r w:rsidRPr="003D7456">
        <w:t xml:space="preserve">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3338D2A9" w14:textId="72EA445F" w:rsidR="005F525D" w:rsidRDefault="009414B7" w:rsidP="009414B7">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w:t>
      </w:r>
      <w:r>
        <w:t>2</w:t>
      </w:r>
      <w:r w:rsidRPr="003D7456">
        <w:t xml:space="preserve">S </w:t>
      </w:r>
      <w:r>
        <w:t xml:space="preserve">and Figure 2S </w:t>
      </w:r>
      <w:r w:rsidRPr="003D7456">
        <w:t>in the Supplementary Materials.</w:t>
      </w:r>
    </w:p>
    <w:p w14:paraId="25F65DFC" w14:textId="77777777" w:rsidR="005F525D" w:rsidRPr="003D7456" w:rsidRDefault="005F525D" w:rsidP="005F525D">
      <w:pPr>
        <w:pStyle w:val="Heading2"/>
      </w:pPr>
      <w:r w:rsidRPr="003D7456">
        <w:lastRenderedPageBreak/>
        <w:t>Figure 1. Observed counts of</w:t>
      </w:r>
      <w:r w:rsidRPr="007466F4">
        <w:t xml:space="preserve"> α</w:t>
      </w:r>
      <w:r w:rsidRPr="003D7456">
        <w:t xml:space="preserve"> values with kernel smoothing (upper panel) and residuals (lower panel) in the psychology dataset.</w:t>
      </w:r>
    </w:p>
    <w:p w14:paraId="7780560C" w14:textId="77777777" w:rsidR="005F525D" w:rsidRPr="00143E09" w:rsidRDefault="005F525D" w:rsidP="00C04BED">
      <w:pPr>
        <w:ind w:firstLine="0"/>
        <w:jc w:val="center"/>
      </w:pPr>
      <w:r>
        <w:rPr>
          <w:noProof/>
        </w:rPr>
        <w:drawing>
          <wp:inline distT="0" distB="0" distL="0" distR="0" wp14:anchorId="117211D5" wp14:editId="2DD147E3">
            <wp:extent cx="4547286" cy="341046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4606583" cy="3454938"/>
                    </a:xfrm>
                    <a:prstGeom prst="rect">
                      <a:avLst/>
                    </a:prstGeom>
                  </pic:spPr>
                </pic:pic>
              </a:graphicData>
            </a:graphic>
          </wp:inline>
        </w:drawing>
      </w:r>
    </w:p>
    <w:p w14:paraId="08F488F3" w14:textId="0D19D624" w:rsidR="005F525D" w:rsidRDefault="005F525D" w:rsidP="00981E25">
      <w:pPr>
        <w:sectPr w:rsidR="005F525D" w:rsidSect="00164FB6">
          <w:type w:val="continuous"/>
          <w:pgSz w:w="11906" w:h="16838"/>
          <w:pgMar w:top="1440" w:right="1440" w:bottom="1440" w:left="1440" w:header="720" w:footer="720" w:gutter="0"/>
          <w:pgNumType w:start="1"/>
          <w:cols w:space="350"/>
          <w:titlePg/>
          <w15:footnoteColumns w:val="1"/>
        </w:sectPr>
      </w:pPr>
    </w:p>
    <w:p w14:paraId="3611B2C9" w14:textId="77116181" w:rsidR="003B41E0" w:rsidRPr="003D7456" w:rsidRDefault="003B41E0" w:rsidP="00981E25">
      <w:pPr>
        <w:pStyle w:val="Heading2"/>
      </w:pPr>
      <w:r w:rsidRPr="003D7456">
        <w:t>Figure 2. Observed counts of</w:t>
      </w:r>
      <w:r w:rsidR="007A1D74" w:rsidRPr="007A1D74">
        <w:t xml:space="preserve"> α</w:t>
      </w:r>
      <w:r w:rsidR="007A1D74">
        <w:t xml:space="preserve"> </w:t>
      </w:r>
      <w:r w:rsidRPr="003D7456">
        <w:t>values with kernel smoothing (upper panel) and residuals (lower panel) in the I/O dataset.</w:t>
      </w:r>
    </w:p>
    <w:p w14:paraId="60048DA7" w14:textId="45A04726" w:rsidR="003B41E0" w:rsidRPr="003D7456" w:rsidRDefault="00260EAB" w:rsidP="00C04BED">
      <w:pPr>
        <w:ind w:firstLine="0"/>
        <w:jc w:val="center"/>
      </w:pPr>
      <w:r>
        <w:rPr>
          <w:noProof/>
        </w:rPr>
        <w:drawing>
          <wp:inline distT="0" distB="0" distL="0" distR="0" wp14:anchorId="30D647BC" wp14:editId="11623AD5">
            <wp:extent cx="4555524" cy="341664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4639635" cy="3479726"/>
                    </a:xfrm>
                    <a:prstGeom prst="rect">
                      <a:avLst/>
                    </a:prstGeom>
                  </pic:spPr>
                </pic:pic>
              </a:graphicData>
            </a:graphic>
          </wp:inline>
        </w:drawing>
      </w:r>
    </w:p>
    <w:p w14:paraId="29BB2832" w14:textId="77777777" w:rsidR="003B41E0" w:rsidRPr="003D7456" w:rsidRDefault="003B41E0" w:rsidP="00981E25"/>
    <w:p w14:paraId="28368DC6" w14:textId="77777777" w:rsidR="003B41E0" w:rsidRDefault="003B41E0" w:rsidP="00981E25">
      <w:pPr>
        <w:sectPr w:rsidR="003B41E0" w:rsidSect="00164FB6">
          <w:type w:val="continuous"/>
          <w:pgSz w:w="11906" w:h="16838"/>
          <w:pgMar w:top="1440" w:right="1440" w:bottom="1440" w:left="1440" w:header="720" w:footer="720" w:gutter="0"/>
          <w:pgNumType w:start="1"/>
          <w:cols w:space="350"/>
          <w:titlePg/>
          <w15:footnoteColumns w:val="1"/>
        </w:sectPr>
      </w:pPr>
    </w:p>
    <w:p w14:paraId="41614755" w14:textId="77777777" w:rsidR="00EA61B4" w:rsidRPr="003D7456" w:rsidRDefault="00000000" w:rsidP="00981E25">
      <w:pPr>
        <w:pStyle w:val="Heading3"/>
      </w:pPr>
      <w:bookmarkStart w:id="11" w:name="_vbdxjfj8vy0g" w:colFirst="0" w:colLast="0"/>
      <w:bookmarkEnd w:id="11"/>
      <w:r w:rsidRPr="003D7456">
        <w:lastRenderedPageBreak/>
        <w:t>Influence of construct frequency</w:t>
      </w:r>
    </w:p>
    <w:p w14:paraId="4BFA5FB2" w14:textId="125B59CE" w:rsidR="00EA61B4" w:rsidRPr="003D7456" w:rsidRDefault="00000000" w:rsidP="00981E25">
      <w:r w:rsidRPr="003D7456">
        <w:t>We considered it plausible that</w:t>
      </w:r>
      <w:r w:rsidR="00FF3DA6">
        <w:t xml:space="preserve"> </w:t>
      </w:r>
      <w:r w:rsidR="00FF3DA6" w:rsidRPr="003D7456">
        <w:t>α</w:t>
      </w:r>
      <w:r w:rsidRPr="003D7456">
        <w:t xml:space="preserve">-hacking might be more common with newly created ad hoc measures than frequently used ones that may have more well-established items, scoring strategies, etc. It was possible to explore this in the I/O dataset as the </w:t>
      </w:r>
      <w:proofErr w:type="spellStart"/>
      <w:r w:rsidRPr="003D7456">
        <w:t>metaBUS</w:t>
      </w:r>
      <w:proofErr w:type="spellEnd"/>
      <w:r w:rsidRPr="003D7456">
        <w:t xml:space="preserve"> extraction process included manual labeling the construct that each</w:t>
      </w:r>
      <w:r w:rsidR="00722D82">
        <w:t xml:space="preserve"> </w:t>
      </w:r>
      <w:r w:rsidR="00722D82" w:rsidRPr="003D7456">
        <w:t>α</w:t>
      </w:r>
      <w:r w:rsidR="00722D82">
        <w:t xml:space="preserve"> </w:t>
      </w:r>
      <w:r w:rsidRPr="003D7456">
        <w:t xml:space="preserve">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DE02DC">
        <w:t>3</w:t>
      </w:r>
      <w:r w:rsidRPr="003D7456">
        <w:t>S in the Supplementary Materials). In each subgroup, we applied kernel smoothing using the same method as previously and calculated the residuals at</w:t>
      </w:r>
      <w:r w:rsidR="005218D7" w:rsidRPr="005218D7">
        <w:t xml:space="preserve"> α</w:t>
      </w:r>
      <w:r w:rsidR="005218D7" w:rsidRPr="005218D7" w:rsidDel="005218D7">
        <w:t xml:space="preserve"> </w:t>
      </w:r>
      <w:r w:rsidRPr="003D7456">
        <w:t xml:space="preserve">= .70. Statistically 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981E25">
      <w:pPr>
        <w:pStyle w:val="Heading2"/>
      </w:pPr>
      <w:bookmarkStart w:id="12" w:name="_bbpjqctlzkyh" w:colFirst="0" w:colLast="0"/>
      <w:bookmarkStart w:id="13" w:name="_73i6ww4rkxi1" w:colFirst="0" w:colLast="0"/>
      <w:bookmarkStart w:id="14" w:name="_iv46fc8f2ti" w:colFirst="0" w:colLast="0"/>
      <w:bookmarkEnd w:id="12"/>
      <w:bookmarkEnd w:id="13"/>
      <w:bookmarkEnd w:id="14"/>
      <w:r w:rsidRPr="003D7456">
        <w:t>Caliper tests</w:t>
      </w:r>
    </w:p>
    <w:p w14:paraId="42FABC93" w14:textId="60DF7B06" w:rsidR="00EA61B4" w:rsidRPr="003D7456" w:rsidRDefault="00000000" w:rsidP="00981E25">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w:t>
      </w:r>
      <w:r w:rsidR="000A600B">
        <w:t>3</w:t>
      </w:r>
      <w:r w:rsidRPr="003D7456">
        <w:t xml:space="preserve">S and Figures </w:t>
      </w:r>
      <w:r w:rsidR="00314CFE">
        <w:t>4</w:t>
      </w:r>
      <w:r w:rsidR="00A969CB">
        <w:t>-</w:t>
      </w:r>
      <w:r w:rsidR="00314CFE">
        <w:t>7</w:t>
      </w:r>
      <w:r w:rsidR="00D3622F">
        <w:t>S</w:t>
      </w:r>
      <w:r w:rsidRPr="003D7456">
        <w:t xml:space="preserve"> in the Supplementary Materials. In summary, the pattern of excesses at</w:t>
      </w:r>
      <w:r w:rsidR="00E01165" w:rsidRPr="00E01165">
        <w:t xml:space="preserve"> α</w:t>
      </w:r>
      <w:r w:rsidR="00E01165" w:rsidRPr="00E01165" w:rsidDel="00E01165">
        <w:t xml:space="preserve"> </w:t>
      </w:r>
      <w:r w:rsidRPr="003D7456">
        <w:t>= .70 was robust to the choice of analytic method</w:t>
      </w:r>
      <w:r w:rsidR="00A31486">
        <w:t xml:space="preserve"> </w:t>
      </w:r>
      <w:r w:rsidR="00A31486" w:rsidRPr="003D7456">
        <w:t>(</w:t>
      </w:r>
      <w:r w:rsidR="009B6DF0">
        <w:t xml:space="preserve">.69 </w:t>
      </w:r>
      <w:r w:rsidR="009B6DF0">
        <w:lastRenderedPageBreak/>
        <w:t xml:space="preserve">vs. .70 </w:t>
      </w:r>
      <w:r w:rsidR="00A31486">
        <w:t xml:space="preserve">caliper ratios: </w:t>
      </w:r>
      <w:r w:rsidR="00A31486" w:rsidRPr="003D7456">
        <w:t>psychology = 1.</w:t>
      </w:r>
      <w:r w:rsidR="00A31486">
        <w:t>71</w:t>
      </w:r>
      <w:r w:rsidR="00A31486" w:rsidRPr="003D7456">
        <w:t>, I/O = 1.64)</w:t>
      </w:r>
      <w:r w:rsidR="00265B4C">
        <w:t>.</w:t>
      </w:r>
      <w:r w:rsidR="004254DC">
        <w:t xml:space="preserve"> </w:t>
      </w:r>
      <w:r w:rsidRPr="003D7456">
        <w:t>The collective excesses at all three thresholds were not robust in the I/O dataset</w:t>
      </w:r>
      <w:r w:rsidR="00F27555">
        <w:t xml:space="preserve"> </w:t>
      </w:r>
      <w:r w:rsidR="003E340A" w:rsidRPr="003D7456">
        <w:t>(</w:t>
      </w:r>
      <w:r w:rsidR="003E340A">
        <w:t xml:space="preserve">.79 vs. .80 caliper ratios: </w:t>
      </w:r>
      <w:r w:rsidR="003E340A" w:rsidRPr="003D7456">
        <w:t>psychology = 1.</w:t>
      </w:r>
      <w:r w:rsidR="003E340A">
        <w:t>16</w:t>
      </w:r>
      <w:r w:rsidR="003E340A" w:rsidRPr="003D7456">
        <w:t>, I/O = 1.</w:t>
      </w:r>
      <w:r w:rsidR="00940F13">
        <w:t>13</w:t>
      </w:r>
      <w:r w:rsidR="003E340A">
        <w:t xml:space="preserve">; .89 vs. .90 caliper ratios: </w:t>
      </w:r>
      <w:r w:rsidR="003E340A" w:rsidRPr="003D7456">
        <w:t>psychology = 1.</w:t>
      </w:r>
      <w:r w:rsidR="006F7B44">
        <w:t>02</w:t>
      </w:r>
      <w:r w:rsidR="003E340A" w:rsidRPr="003D7456">
        <w:t xml:space="preserve">, I/O = </w:t>
      </w:r>
      <w:r w:rsidR="00AD1813">
        <w:t>0.96)</w:t>
      </w:r>
      <w:r w:rsidRPr="003D7456">
        <w:t xml:space="preserve">. </w:t>
      </w:r>
    </w:p>
    <w:p w14:paraId="28213CAE" w14:textId="77777777" w:rsidR="00EA61B4" w:rsidRPr="003D7456" w:rsidRDefault="00000000" w:rsidP="00981E25">
      <w:pPr>
        <w:pStyle w:val="Heading1"/>
      </w:pPr>
      <w:bookmarkStart w:id="15" w:name="_81oqxqnad9tr" w:colFirst="0" w:colLast="0"/>
      <w:bookmarkEnd w:id="15"/>
      <w:r w:rsidRPr="003D7456">
        <w:t>Discussion</w:t>
      </w:r>
    </w:p>
    <w:p w14:paraId="1E219A8E" w14:textId="643DB5E5" w:rsidR="00EA61B4" w:rsidRPr="003D7456" w:rsidRDefault="00000000" w:rsidP="00981E25">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w:r w:rsidR="0041155E">
        <w:t>(</w:t>
      </w:r>
      <w:r w:rsidR="0041155E" w:rsidRPr="0041155E">
        <w:t>α</w:t>
      </w:r>
      <w:r w:rsidR="0041155E" w:rsidRPr="0041155E" w:rsidDel="0041155E">
        <w:t xml:space="preserve"> </w:t>
      </w:r>
      <w:r w:rsidRPr="003D7456">
        <w:t>= .70). These excesses were observed in both the psychology and I/O literatures. When estimated using kernel density smoothing, the magnitudes of the excess of</w:t>
      </w:r>
      <w:r w:rsidR="00E15004" w:rsidRPr="00E15004">
        <w:t xml:space="preserve"> α</w:t>
      </w:r>
      <w:r w:rsidR="00E15004" w:rsidRPr="00E15004" w:rsidDel="00E15004">
        <w:t xml:space="preserve"> </w:t>
      </w:r>
      <w:r w:rsidRPr="003D7456">
        <w:t>values of .70 was 1</w:t>
      </w:r>
      <w:r w:rsidR="007D552A">
        <w:t>4</w:t>
      </w:r>
      <w:r w:rsidRPr="003D7456">
        <w:t>%</w:t>
      </w:r>
      <w:r w:rsidR="007D552A">
        <w:t xml:space="preserve"> in both datasets</w:t>
      </w:r>
      <w:r w:rsidRPr="003D7456">
        <w:t xml:space="preserve">.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w:t>
      </w:r>
      <w:r w:rsidR="00F02203">
        <w:t>71</w:t>
      </w:r>
      <w:r w:rsidRPr="003D7456">
        <w:t>, I/O = 1.64). Excesses at other thresholds</w:t>
      </w:r>
      <w:r w:rsidR="00A62D3F">
        <w:t xml:space="preserve"> (</w:t>
      </w:r>
      <w:r w:rsidR="00A62D3F" w:rsidRPr="00A62D3F">
        <w:t>α</w:t>
      </w:r>
      <w:r w:rsidR="00692C43">
        <w:t xml:space="preserve"> </w:t>
      </w:r>
      <w:r w:rsidRPr="003D7456">
        <w:t xml:space="preserve">= .80 and .90) were smaller and less robust to the choice of analytic method. </w:t>
      </w:r>
    </w:p>
    <w:p w14:paraId="7D820DA1" w14:textId="1B18C997" w:rsidR="00C33A87" w:rsidRPr="00966BB3" w:rsidRDefault="00000000" w:rsidP="00981E25">
      <w:r w:rsidRPr="00966BB3">
        <w:t>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w:t>
      </w:r>
      <w:r w:rsidR="00FA3F60" w:rsidRPr="00966BB3">
        <w:t xml:space="preserve"> α</w:t>
      </w:r>
      <w:r w:rsidRPr="00966BB3">
        <w:t xml:space="preserve"> from around .02 to .08 </w:t>
      </w:r>
      <w:r w:rsidRPr="00966BB3">
        <w:fldChar w:fldCharType="begin"/>
      </w:r>
      <w:r w:rsidR="000A600B" w:rsidRPr="00966BB3">
        <w:instrText xml:space="preserve"> ADDIN ZOTERO_ITEM CSL_CITATION {"citationID":"ahqggoJv","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966BB3">
        <w:fldChar w:fldCharType="separate"/>
      </w:r>
      <w:r w:rsidR="000A600B" w:rsidRPr="00966BB3">
        <w:t>(see Table 3S and Note 4S in the Supplementary Materials; van Zyl et al., 2000)</w:t>
      </w:r>
      <w:r w:rsidRPr="00966BB3">
        <w:fldChar w:fldCharType="end"/>
      </w:r>
      <w:r w:rsidRPr="00966BB3">
        <w:t xml:space="preserve">. </w:t>
      </w:r>
      <w:r w:rsidR="00C33A87" w:rsidRPr="00966BB3">
        <w:t>This precludes effective calibration as an explanation for the combination of a dearth of</w:t>
      </w:r>
      <w:r w:rsidR="00403FCD" w:rsidRPr="00966BB3">
        <w:t xml:space="preserve"> α</w:t>
      </w:r>
      <w:r w:rsidR="00C33A87" w:rsidRPr="00966BB3">
        <w:t xml:space="preserve"> values at .69 and excess at .70, because estimates in typical studies are not estimated precisely enough to reliably make this distinction. In this sense, the distribution of </w:t>
      </w:r>
      <w:r w:rsidR="00DF54F6" w:rsidRPr="00966BB3">
        <w:t>α</w:t>
      </w:r>
      <w:r w:rsidR="00C33A87" w:rsidRPr="00966BB3">
        <w:t>s is suspicious, much like a player in Blackjack who gets exactly 21 too often.</w:t>
      </w:r>
    </w:p>
    <w:p w14:paraId="63AE1794" w14:textId="721B0986" w:rsidR="00EA61B4" w:rsidRPr="00966BB3" w:rsidRDefault="00000000" w:rsidP="00981E25">
      <w:r w:rsidRPr="00966BB3">
        <w:t>Publication bias is more plausible, especially in the form that authors, editors and reviewers may be less inclined to publish studies if included scales do not meet the .70 criterion. Publication bias is less obviously problematic for</w:t>
      </w:r>
      <w:r w:rsidR="00C522E4" w:rsidRPr="00966BB3">
        <w:t xml:space="preserve"> α</w:t>
      </w:r>
      <w:r w:rsidRPr="00966BB3">
        <w:t xml:space="preserve"> values than for </w:t>
      </w:r>
      <w:r w:rsidRPr="00966BB3">
        <w:rPr>
          <w:i/>
        </w:rPr>
        <w:t>p</w:t>
      </w:r>
      <w:r w:rsidRPr="00966BB3">
        <w:t xml:space="preserve">-values. We do </w:t>
      </w:r>
      <w:r w:rsidRPr="00966BB3">
        <w:lastRenderedPageBreak/>
        <w:t>not want the scientific literature to be filtered by statistical significance, but might desire a literature filtered for measures with high reliability. However, the estimation precision of</w:t>
      </w:r>
      <w:r w:rsidR="00F06CE9" w:rsidRPr="00966BB3">
        <w:t xml:space="preserve"> α</w:t>
      </w:r>
      <w:r w:rsidR="00F06CE9" w:rsidRPr="00966BB3" w:rsidDel="00F06CE9">
        <w:t xml:space="preserve"> </w:t>
      </w:r>
      <w:r w:rsidRPr="00966BB3">
        <w:t xml:space="preserve">noted above precludes a purely benign review process that selects for high population reliability. Instead, publication bias would also act on stochastic variation of the in-sample estimates. We observed an excess at .70 also for </w:t>
      </w:r>
      <w:r w:rsidR="003D7456" w:rsidRPr="00966BB3">
        <w:t>well-established</w:t>
      </w:r>
      <w:r w:rsidRPr="00966BB3">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w:t>
      </w:r>
      <w:r w:rsidR="00DF54F6" w:rsidRPr="00966BB3">
        <w:t xml:space="preserve"> α</w:t>
      </w:r>
      <w:r w:rsidRPr="00966BB3">
        <w:t xml:space="preserve"> exists, it will exert pressure on researchers to increase their</w:t>
      </w:r>
      <w:r w:rsidR="00DF54F6" w:rsidRPr="00966BB3">
        <w:t xml:space="preserve"> α </w:t>
      </w:r>
      <w:r w:rsidRPr="00966BB3">
        <w:t xml:space="preserve">values in accordance with Goodhart’s law </w:t>
      </w:r>
      <w:r w:rsidRPr="00966BB3">
        <w:fldChar w:fldCharType="begin"/>
      </w:r>
      <w:r w:rsidR="00DB6C12" w:rsidRPr="00966BB3">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966BB3">
        <w:fldChar w:fldCharType="separate"/>
      </w:r>
      <w:r w:rsidR="00DB6C12" w:rsidRPr="00966BB3">
        <w:t>(Strathern, 1997, p. 268)</w:t>
      </w:r>
      <w:r w:rsidRPr="00966BB3">
        <w:fldChar w:fldCharType="end"/>
      </w:r>
      <w:r w:rsidRPr="00966BB3">
        <w:t>. If they can take shortcuts to doing so, i.e</w:t>
      </w:r>
      <w:r w:rsidR="00F96C8F" w:rsidRPr="00966BB3">
        <w:t>. α-</w:t>
      </w:r>
      <w:r w:rsidRPr="00966BB3">
        <w:t xml:space="preserve">hacking, some are likely to do so </w:t>
      </w:r>
      <w:r w:rsidRPr="00966BB3">
        <w:fldChar w:fldCharType="begin"/>
      </w:r>
      <w:r w:rsidR="00DB6C12" w:rsidRPr="00966BB3">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966BB3">
        <w:fldChar w:fldCharType="separate"/>
      </w:r>
      <w:r w:rsidR="00DB6C12" w:rsidRPr="00966BB3">
        <w:t>(Flake et al., 2022)</w:t>
      </w:r>
      <w:r w:rsidRPr="00966BB3">
        <w:fldChar w:fldCharType="end"/>
      </w:r>
      <w:r w:rsidRPr="00966BB3">
        <w:t>. One piece of evidence for hacking was the noticeable deficit of values at .69 (see Figures 1 and 2), as it seems implausible that editors and reviewers would discriminate against .69 more than .68.</w:t>
      </w:r>
    </w:p>
    <w:p w14:paraId="25073B6E" w14:textId="5080D632" w:rsidR="003E0BDE" w:rsidRPr="00966BB3" w:rsidRDefault="00000000" w:rsidP="00981E25">
      <w:r w:rsidRPr="00966BB3">
        <w:t xml:space="preserve">We believe </w:t>
      </w:r>
      <m:oMath>
        <m:r>
          <m:rPr>
            <m:sty m:val="p"/>
          </m:rPr>
          <w:rPr>
            <w:rFonts w:ascii="Cambria Math" w:hAnsi="Cambria Math"/>
          </w:rPr>
          <m:t>α</m:t>
        </m:r>
      </m:oMath>
      <w:r w:rsidR="00DF54F6" w:rsidRPr="00966BB3">
        <w:t>-</w:t>
      </w:r>
      <w:r w:rsidRPr="00966BB3">
        <w:t xml:space="preserve">hacking is a likely but potentially only partial explanation for the observed distribution of </w:t>
      </w:r>
      <m:oMath>
        <m:r>
          <m:rPr>
            <m:sty m:val="p"/>
          </m:rPr>
          <w:rPr>
            <w:rFonts w:ascii="Cambria Math" w:hAnsi="Cambria Math"/>
          </w:rPr>
          <m:t>α</m:t>
        </m:r>
      </m:oMath>
      <w:r w:rsidRPr="00966BB3">
        <w:t xml:space="preserve"> values. As with </w:t>
      </w:r>
      <w:r w:rsidRPr="00966BB3">
        <w:rPr>
          <w:i/>
        </w:rPr>
        <w:t>p-</w:t>
      </w:r>
      <w:r w:rsidRPr="00966BB3">
        <w:t xml:space="preserve">hacking, field norms may be partially unclear on which practices are problematic. Clearly, rounding up </w:t>
      </w:r>
      <m:oMath>
        <m:r>
          <m:rPr>
            <m:sty m:val="p"/>
          </m:rPr>
          <w:rPr>
            <w:rFonts w:ascii="Cambria Math" w:hAnsi="Cambria Math"/>
          </w:rPr>
          <m:t>α</m:t>
        </m:r>
      </m:oMath>
      <w:r w:rsidRPr="00966BB3">
        <w:t xml:space="preserve"> values is inappropriate, but, for example, some researchers may incorrectly believe that dropping or reversing items ad-hoc is benign or even helpful, even without then validating these changes in independent data.</w:t>
      </w:r>
      <w:r w:rsidR="003E0BDE" w:rsidRPr="00966BB3">
        <w:rPr>
          <w:rStyle w:val="FootnoteReference"/>
        </w:rPr>
        <w:footnoteReference w:id="1"/>
      </w:r>
      <w:r w:rsidRPr="00966BB3">
        <w:t xml:space="preserve"> The </w:t>
      </w:r>
      <w:r w:rsidRPr="00966BB3">
        <w:lastRenderedPageBreak/>
        <w:t>willingness to carry out such modifications is likely to be influenced by existing</w:t>
      </w:r>
      <w:r w:rsidR="00281705" w:rsidRPr="00966BB3">
        <w:t xml:space="preserve"> </w:t>
      </w:r>
      <w:r w:rsidRPr="00966BB3">
        <w:t>incentives (e.g., to report reliability exceeding common thresholds).</w:t>
      </w:r>
      <w:r w:rsidR="003E0BDE" w:rsidRPr="00966BB3">
        <w:rPr>
          <w:rStyle w:val="FootnoteReference"/>
        </w:rPr>
        <w:footnoteReference w:id="2"/>
      </w:r>
    </w:p>
    <w:p w14:paraId="21BA3622" w14:textId="34B8C635" w:rsidR="00EA61B4" w:rsidRPr="00966BB3" w:rsidRDefault="00000000" w:rsidP="00981E25">
      <w:r w:rsidRPr="00966BB3">
        <w:t>Of course,</w:t>
      </w:r>
      <w:r w:rsidR="00455E5A" w:rsidRPr="00966BB3">
        <w:t xml:space="preserve"> α</w:t>
      </w:r>
      <w:r w:rsidRPr="00966BB3">
        <w:t xml:space="preserve">-hacking and publication bias are not mutually exclusive, and we suspect both play a role. There have been comparable debates about the causes of excesses of barely-significant </w:t>
      </w:r>
      <w:r w:rsidRPr="00966BB3">
        <w:rPr>
          <w:i/>
        </w:rPr>
        <w:t>p</w:t>
      </w:r>
      <w:r w:rsidRPr="00966BB3">
        <w:t xml:space="preserve"> values (see Hartgerink et al., 2016). However, the cure may often be the same: increased transparency about which analyses were planned (e.g., through preregistration) and which were data-dependent. </w:t>
      </w:r>
    </w:p>
    <w:p w14:paraId="7FBB731D" w14:textId="26B0AEF0" w:rsidR="00EA61B4" w:rsidRDefault="00000000" w:rsidP="00981E25">
      <w:r w:rsidRPr="00966BB3">
        <w:t>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w:t>
      </w:r>
      <w:r w:rsidRPr="003D7456">
        <w:t xml:space="preserve"> </w:t>
      </w:r>
    </w:p>
    <w:p w14:paraId="396189E4" w14:textId="77777777" w:rsidR="00230A90" w:rsidRPr="003D7456" w:rsidRDefault="00230A90" w:rsidP="00981E25">
      <w:r w:rsidRPr="003D7456">
        <w:t>Potentially, measurement-related Questionable Research Practices</w:t>
      </w:r>
      <w:r>
        <w:t xml:space="preserve"> </w:t>
      </w:r>
      <w:r>
        <w:fldChar w:fldCharType="begin"/>
      </w:r>
      <w:r>
        <w:instrText xml:space="preserve"> ADDIN ZOTERO_ITEM CSL_CITATION {"citationID":"U5vpCfQ7","properties":{"formattedCitation":"(aka Questionable Measurement Practices: Flake &amp; Fried, 2020)","plainCitation":"(aka Questionable Measurement Practices: Flake &amp; Fried,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label":"page","prefix":"aka Questionable Measurement Practices: "}],"schema":"https://github.com/citation-style-language/schema/raw/master/csl-citation.json"} </w:instrText>
      </w:r>
      <w:r>
        <w:fldChar w:fldCharType="separate"/>
      </w:r>
      <w:r>
        <w:rPr>
          <w:noProof/>
        </w:rPr>
        <w:t>(aka Questionable Measurement Practices: Flake &amp; Fried, 2020)</w:t>
      </w:r>
      <w:r>
        <w:fldChar w:fldCharType="end"/>
      </w:r>
      <w:r w:rsidRPr="003D7456">
        <w:t xml:space="preserve">, </w:t>
      </w:r>
      <w:r>
        <w:t xml:space="preserve">which </w:t>
      </w:r>
      <w:r w:rsidRPr="003D7456">
        <w:t>we call</w:t>
      </w:r>
      <w:r>
        <w:t xml:space="preserve"> </w:t>
      </w:r>
      <w:r w:rsidRPr="003D7456">
        <w:t xml:space="preserve">α-hacking, </w:t>
      </w:r>
      <w:r>
        <w:t xml:space="preserve">such as </w:t>
      </w:r>
      <w:r w:rsidRPr="003D7456">
        <w:t xml:space="preserve">ad-hoc modifications to </w:t>
      </w:r>
      <w:r>
        <w:t xml:space="preserve">scales </w:t>
      </w:r>
      <w:r w:rsidRPr="003D7456">
        <w:t xml:space="preserve">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Pr="003D7456">
        <w:t>(2011)</w:t>
      </w:r>
      <w:r w:rsidRPr="003D7456">
        <w:fldChar w:fldCharType="end"/>
      </w:r>
      <w:r w:rsidRPr="003D7456">
        <w:t xml:space="preserve">. However, ad-hoc measures and ad-hoc modifications to standardized measures may have more </w:t>
      </w:r>
      <w:r w:rsidRPr="003D7456">
        <w:lastRenderedPageBreak/>
        <w:t>pernicious and further-ranging consequences than expected</w:t>
      </w:r>
      <w:r>
        <w:t xml:space="preserve">. </w:t>
      </w:r>
      <w:r w:rsidRPr="003D7456">
        <w:t>α</w:t>
      </w:r>
      <w:r>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Pr="003D7456">
        <w:t>(Schmidt &amp; Hunter, 2015; Wiernik &amp; Dahlke, 2020)</w:t>
      </w:r>
      <w:r w:rsidRPr="003D7456">
        <w:fldChar w:fldCharType="end"/>
      </w:r>
      <w:r w:rsidRPr="003D7456">
        <w:t xml:space="preserve">. </w:t>
      </w:r>
    </w:p>
    <w:p w14:paraId="6333E708" w14:textId="2EC5EF44" w:rsidR="00230A90" w:rsidRDefault="00230A90" w:rsidP="00981E25">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fldChar w:fldCharType="begin"/>
      </w:r>
      <w:r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Pr="003D7456">
        <w:t>(see Elson, 2019 for further discussion of this general problem caused by flexible measures)</w:t>
      </w:r>
      <w:r w:rsidRPr="003D7456">
        <w:fldChar w:fldCharType="end"/>
      </w:r>
      <w:r w:rsidRPr="003D7456">
        <w:t xml:space="preserve">. </w:t>
      </w:r>
    </w:p>
    <w:p w14:paraId="633B7424" w14:textId="23642A6F" w:rsidR="009E7D0B" w:rsidRPr="003C57A9" w:rsidRDefault="00D9581E" w:rsidP="00981E25">
      <w:r w:rsidRPr="003C57A9">
        <w:t xml:space="preserve">It is worth considering </w:t>
      </w:r>
      <w:r w:rsidR="00E3121A" w:rsidRPr="003C57A9">
        <w:t xml:space="preserve">how our results </w:t>
      </w:r>
      <w:r w:rsidR="009E7D0B" w:rsidRPr="003C57A9">
        <w:t xml:space="preserve">can speak to </w:t>
      </w:r>
      <w:r w:rsidR="00E3121A" w:rsidRPr="003C57A9">
        <w:t xml:space="preserve">the </w:t>
      </w:r>
      <w:r w:rsidR="009E7D0B" w:rsidRPr="003C57A9">
        <w:t xml:space="preserve">potential </w:t>
      </w:r>
      <w:r w:rsidR="00795495" w:rsidRPr="003C57A9">
        <w:t xml:space="preserve">scale </w:t>
      </w:r>
      <w:r w:rsidRPr="003C57A9">
        <w:t xml:space="preserve">and severity of </w:t>
      </w:r>
      <w:r w:rsidR="00E3121A" w:rsidRPr="003C57A9">
        <w:t xml:space="preserve">any underlying </w:t>
      </w:r>
      <w:r w:rsidRPr="003C57A9">
        <w:t xml:space="preserve">distortions in reported </w:t>
      </w:r>
      <w:r w:rsidR="00795495" w:rsidRPr="003C57A9">
        <w:t xml:space="preserve">α </w:t>
      </w:r>
      <w:r w:rsidRPr="003C57A9">
        <w:t>values</w:t>
      </w:r>
      <w:r w:rsidR="00CE7CCB" w:rsidRPr="003C57A9">
        <w:t xml:space="preserve"> more generally</w:t>
      </w:r>
      <w:r w:rsidRPr="003C57A9">
        <w:t xml:space="preserve">. Our analyses can only detect distortions in </w:t>
      </w:r>
      <w:r w:rsidR="00795495" w:rsidRPr="003C57A9">
        <w:t xml:space="preserve">α </w:t>
      </w:r>
      <w:r w:rsidRPr="003C57A9">
        <w:t xml:space="preserve">values that produce an </w:t>
      </w:r>
      <w:r w:rsidR="00795495" w:rsidRPr="003C57A9">
        <w:t xml:space="preserve">α </w:t>
      </w:r>
      <w:r w:rsidRPr="003C57A9">
        <w:t xml:space="preserve">at </w:t>
      </w:r>
      <w:r w:rsidR="00E3121A" w:rsidRPr="003C57A9">
        <w:t>a given value</w:t>
      </w:r>
      <w:r w:rsidRPr="003C57A9">
        <w:t xml:space="preserve"> (</w:t>
      </w:r>
      <w:r w:rsidR="00795495" w:rsidRPr="003C57A9">
        <w:t xml:space="preserve">i.e., </w:t>
      </w:r>
      <w:r w:rsidRPr="003C57A9">
        <w:t>.70, .80, .90), but not those that overshoot th</w:t>
      </w:r>
      <w:r w:rsidR="00795495" w:rsidRPr="003C57A9">
        <w:t>ose</w:t>
      </w:r>
      <w:r w:rsidRPr="003C57A9">
        <w:t xml:space="preserve"> thresholds. For example, if a researcher were to inappropriately drop an item in order to increase in-sample </w:t>
      </w:r>
      <w:r w:rsidR="00795495" w:rsidRPr="003C57A9">
        <w:t xml:space="preserve">α </w:t>
      </w:r>
      <w:r w:rsidRPr="003C57A9">
        <w:t>from .66 to .72</w:t>
      </w:r>
      <w:r w:rsidR="00D744C3" w:rsidRPr="003C57A9">
        <w:t>,</w:t>
      </w:r>
      <w:r w:rsidRPr="003C57A9">
        <w:t xml:space="preserve"> this distortion would not be detected</w:t>
      </w:r>
      <w:r w:rsidR="008222CB" w:rsidRPr="003C57A9">
        <w:t xml:space="preserve"> as an excess</w:t>
      </w:r>
      <w:r w:rsidRPr="003C57A9">
        <w:t xml:space="preserve"> by our analyses.</w:t>
      </w:r>
      <w:r w:rsidR="00795495" w:rsidRPr="003C57A9">
        <w:t xml:space="preserve"> </w:t>
      </w:r>
      <w:r w:rsidR="008222CB" w:rsidRPr="003C57A9">
        <w:t xml:space="preserve">Equally, if many </w:t>
      </w:r>
      <w:r w:rsidR="00267F4F" w:rsidRPr="003C57A9">
        <w:t xml:space="preserve">reported </w:t>
      </w:r>
      <w:r w:rsidR="008222CB" w:rsidRPr="003C57A9">
        <w:t xml:space="preserve">α values </w:t>
      </w:r>
      <w:r w:rsidR="00267F4F" w:rsidRPr="003C57A9">
        <w:t xml:space="preserve">were upwardly biased from the .60s to the .70s, for example due to </w:t>
      </w:r>
      <w:r w:rsidR="008222CB" w:rsidRPr="003C57A9">
        <w:t xml:space="preserve">item dropping </w:t>
      </w:r>
      <w:r w:rsidR="00267F4F" w:rsidRPr="003C57A9">
        <w:t xml:space="preserve">or other forms of overfitting on in-sample data </w:t>
      </w:r>
      <w:r w:rsidR="00267F4F" w:rsidRPr="003C57A9">
        <w:fldChar w:fldCharType="begin"/>
      </w:r>
      <w:r w:rsidR="00267F4F" w:rsidRPr="003C57A9">
        <w:instrText xml:space="preserve"> ADDIN ZOTERO_ITEM CSL_CITATION {"citationID":"LzSEWif0","properties":{"formattedCitation":"(see Cortina et al., 2020)","plainCitation":"(see Cortina et al., 2020)","noteIndex":0},"citationItems":[{"id":15719,"uris":["http://zotero.org/users/1687755/items/QSL4F66W"],"itemData":{"id":15719,"type":"article-journal","abstract":"The psychometric soundness of measures has been a central concern of articles published in the Journal of Applied Psychology (JAP) since the inception of the journal. At the same time, it isn’t clear that investigators and reviewers prioritize psychometric soundness to a degree that would allow one to have sufficient confidence in conclusions regarding constructs. The purposes of the present article are to (a) examine current scale development and evaluation practices in JAP; (b) compare these practices to recommended practices, previous practices, and practices in other journals; and (c) use these comparisons to make recommendations for reviewers, editors, and investigators regarding the creation and evaluation of measures including Excel-based calculators for various indices. Finally, given that model complexity appears to have increased the need for short scales, we offer a user-friendly R Shiny app (https://orgscience.uncc.edu/about-us/resources) that identifies the subset of items that maximize a variety of psychometric criteria rather than merely maximizing alpha. (PsycInfo Database Record (c) 2022 APA, all rights reserved)","container-title":"Journal of Applied Psychology","DOI":"10.1037/apl0000815","ISSN":"1939-1854","note":"publisher-place: US\npublisher: American Psychological Association","page":"1351-1381","source":"APA PsycNet","title":"From alpha to omega and beyond! A look at the past, present, and (possible) future of psychometric soundness in the Journal of Applied Psychology","volume":"105","author":[{"family":"Cortina","given":"Jose M."},{"family":"Sheng","given":"Zitong"},{"family":"Keener","given":"Sheila K."},{"family":"Keeler","given":"Kathleen R."},{"family":"Grubb","given":"Leah K."},{"family":"Schmitt","given":"Neal"},{"family":"Tonidandel","given":"Scott"},{"family":"Summerville","given":"Karoline M."},{"family":"Heggestad","given":"Eric D."},{"family":"Banks","given":"George C."}],"issued":{"date-parts":[["2020"]]}},"label":"page","prefix":"see "}],"schema":"https://github.com/citation-style-language/schema/raw/master/csl-citation.json"} </w:instrText>
      </w:r>
      <w:r w:rsidR="00267F4F" w:rsidRPr="003C57A9">
        <w:fldChar w:fldCharType="separate"/>
      </w:r>
      <w:r w:rsidR="00267F4F" w:rsidRPr="003C57A9">
        <w:rPr>
          <w:noProof/>
        </w:rPr>
        <w:t>(see Cortina et al., 2020)</w:t>
      </w:r>
      <w:r w:rsidR="00267F4F" w:rsidRPr="003C57A9">
        <w:fldChar w:fldCharType="end"/>
      </w:r>
      <w:r w:rsidR="00267F4F" w:rsidRPr="003C57A9">
        <w:t xml:space="preserve">, </w:t>
      </w:r>
      <w:r w:rsidR="00C77384" w:rsidRPr="003C57A9">
        <w:t xml:space="preserve">our analyses </w:t>
      </w:r>
      <w:r w:rsidR="00267F4F" w:rsidRPr="003C57A9">
        <w:t>would not detect this</w:t>
      </w:r>
      <w:r w:rsidR="00241661" w:rsidRPr="003C57A9">
        <w:t xml:space="preserve"> as no comparisons are made against the (unknown) true distribution of α values. </w:t>
      </w:r>
      <w:r w:rsidR="009E7D0B" w:rsidRPr="003C57A9">
        <w:t xml:space="preserve">As such, our results may well represent </w:t>
      </w:r>
      <w:r w:rsidR="009E7D0B" w:rsidRPr="003C57A9">
        <w:lastRenderedPageBreak/>
        <w:t xml:space="preserve">just the tip of the iceberg of biases in reported α values. There are again </w:t>
      </w:r>
      <w:r w:rsidR="005350E3" w:rsidRPr="003C57A9">
        <w:t xml:space="preserve">useful </w:t>
      </w:r>
      <w:r w:rsidR="009E7D0B" w:rsidRPr="003C57A9">
        <w:t xml:space="preserve">links with the literature </w:t>
      </w:r>
      <w:r w:rsidR="005350E3" w:rsidRPr="003C57A9">
        <w:t xml:space="preserve">on biases in </w:t>
      </w:r>
      <w:r w:rsidR="00E51C82" w:rsidRPr="003C57A9">
        <w:t xml:space="preserve">reported </w:t>
      </w:r>
      <w:r w:rsidR="005350E3" w:rsidRPr="003C57A9">
        <w:rPr>
          <w:i/>
          <w:iCs/>
        </w:rPr>
        <w:t>p</w:t>
      </w:r>
      <w:r w:rsidR="005350E3" w:rsidRPr="003C57A9">
        <w:t xml:space="preserve"> values </w:t>
      </w:r>
      <w:r w:rsidR="009E7D0B" w:rsidRPr="003C57A9">
        <w:t xml:space="preserve">here: </w:t>
      </w:r>
      <w:r w:rsidR="005350E3" w:rsidRPr="003C57A9">
        <w:t xml:space="preserve">significant methodological investment has produced multiple methods by which </w:t>
      </w:r>
      <w:r w:rsidR="009E7D0B" w:rsidRPr="003C57A9">
        <w:t xml:space="preserve">we can detect </w:t>
      </w:r>
      <w:r w:rsidR="005350E3" w:rsidRPr="003C57A9">
        <w:t xml:space="preserve">and even partially correct for </w:t>
      </w:r>
      <w:r w:rsidR="005350E3" w:rsidRPr="003C57A9">
        <w:rPr>
          <w:i/>
          <w:iCs/>
        </w:rPr>
        <w:t>p</w:t>
      </w:r>
      <w:r w:rsidR="005350E3" w:rsidRPr="003C57A9">
        <w:t xml:space="preserve">-hacking and publication bias </w:t>
      </w:r>
      <w:r w:rsidR="009E7D0B" w:rsidRPr="003C57A9">
        <w:t xml:space="preserve">under certain assumptions, but </w:t>
      </w:r>
      <w:r w:rsidR="005350E3" w:rsidRPr="003C57A9">
        <w:t xml:space="preserve">our understanding of whether </w:t>
      </w:r>
      <w:r w:rsidR="009E7D0B" w:rsidRPr="003C57A9">
        <w:t>those assumptions hold up in real life</w:t>
      </w:r>
      <w:r w:rsidR="005350E3" w:rsidRPr="003C57A9">
        <w:t xml:space="preserve"> is at yet limited</w:t>
      </w:r>
      <w:r w:rsidR="009E7D0B" w:rsidRPr="003C57A9">
        <w:t xml:space="preserve"> </w:t>
      </w:r>
      <w:r w:rsidR="009E7D0B" w:rsidRPr="003C57A9">
        <w:fldChar w:fldCharType="begin"/>
      </w:r>
      <w:r w:rsidR="009E7D0B" w:rsidRPr="003C57A9">
        <w:instrText xml:space="preserve"> ADDIN ZOTERO_ITEM CSL_CITATION {"citationID":"vWvqTSjU","properties":{"formattedCitation":"(Carter et al., 2019; Renkewitz &amp; Keiner, 2019)","plainCitation":"(Carter et al., 2019; Renkewitz &amp; Keiner, 2019)","noteIndex":0},"citationItems":[{"id":15882,"uris":["http://zotero.org/users/1687755/items/KMA2ICS5"],"itemData":{"id":15882,"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label":"page"},{"id":15878,"uris":["http://zotero.org/users/1687755/items/GQPCEVY2"],"itemData":{"id":15878,"type":"article-journal","abstract":". Publication biases and questionable research practices are assumed to be two of the main causes of low replication rates. Both of these problems lead to severely inflated effect size estimates in meta-analyses. Methodologists have proposed a number of statistical tools to detect such bias in meta-analytic results. We present an evaluation of the performance of six of these tools. To assess the Type I error rate and the statistical power of these methods, we simulated a large variety of literatures that differed with regard to true effect size, heterogeneity, number of available primary studies, and sample sizes of these primary studies; furthermore, simulated studies were subjected to different degrees of publication bias. Our results show that across all simulated conditions, no method consistently outperformed the others. Additionally, all methods performed poorly when true effect sizes were heterogeneous or primary studies had a small chance of being published, irrespective of their results. This suggests that in many actual meta-analyses in psychology, bias will remain undiscovered no matter which detection method is used.","container-title":"Zeitschrift für Psychologie","DOI":"10.1027/2151-2604/a000386","ISSN":"2190-8370","issue":"4","note":"publisher: Hogrefe Publishing","page":"261-279","source":"econtent.hogrefe.com (Atypon)","title":"How to Detect Publication Bias in Psychological Research","volume":"227","author":[{"family":"Renkewitz","given":"Frank"},{"family":"Keiner","given":"Melanie"}],"issued":{"date-parts":[["2019",10]]}}}],"schema":"https://github.com/citation-style-language/schema/raw/master/csl-citation.json"} </w:instrText>
      </w:r>
      <w:r w:rsidR="009E7D0B" w:rsidRPr="003C57A9">
        <w:fldChar w:fldCharType="separate"/>
      </w:r>
      <w:r w:rsidR="009E7D0B" w:rsidRPr="003C57A9">
        <w:rPr>
          <w:noProof/>
        </w:rPr>
        <w:t>(Carter et al., 2019; Renkewitz &amp; Keiner, 2019)</w:t>
      </w:r>
      <w:r w:rsidR="009E7D0B" w:rsidRPr="003C57A9">
        <w:fldChar w:fldCharType="end"/>
      </w:r>
      <w:r w:rsidR="009E7D0B" w:rsidRPr="003C57A9">
        <w:t xml:space="preserve">. </w:t>
      </w:r>
    </w:p>
    <w:p w14:paraId="669FD42E" w14:textId="6B793738" w:rsidR="00D9581E" w:rsidRDefault="006E22EE" w:rsidP="00981E25">
      <w:r w:rsidRPr="003C57A9">
        <w:t>F</w:t>
      </w:r>
      <w:r w:rsidR="0025440D" w:rsidRPr="003C57A9">
        <w:t>urther</w:t>
      </w:r>
      <w:r w:rsidR="00267F4F" w:rsidRPr="003C57A9">
        <w:t xml:space="preserve"> research </w:t>
      </w:r>
      <w:r w:rsidRPr="003C57A9">
        <w:t xml:space="preserve">is </w:t>
      </w:r>
      <w:r w:rsidR="00267F4F" w:rsidRPr="003C57A9">
        <w:t xml:space="preserve">needed to </w:t>
      </w:r>
      <w:r w:rsidR="0046498E" w:rsidRPr="003C57A9">
        <w:t xml:space="preserve">estimate </w:t>
      </w:r>
      <w:r w:rsidR="00D50024" w:rsidRPr="003C57A9">
        <w:t>the full extent of bias in published α</w:t>
      </w:r>
      <w:r w:rsidR="00D50024" w:rsidRPr="003C57A9" w:rsidDel="007F2C35">
        <w:t xml:space="preserve"> </w:t>
      </w:r>
      <w:r w:rsidR="00D50024" w:rsidRPr="003C57A9">
        <w:t>values. For example, comparisons could be made between α</w:t>
      </w:r>
      <w:r w:rsidR="00D50024" w:rsidRPr="003C57A9" w:rsidDel="007F2C35">
        <w:t xml:space="preserve"> </w:t>
      </w:r>
      <w:r w:rsidR="00D50024" w:rsidRPr="003C57A9">
        <w:t xml:space="preserve">values reported in the published literature and in bias-resistant methods such as Registered Reports </w:t>
      </w:r>
      <w:r w:rsidR="00D50024" w:rsidRPr="003C57A9">
        <w:fldChar w:fldCharType="begin"/>
      </w:r>
      <w:r w:rsidR="00230A90" w:rsidRPr="003C57A9">
        <w:instrText xml:space="preserve"> ADDIN ZOTERO_ITEM CSL_CITATION {"citationID":"DPAn6t6B","properties":{"formattedCitation":"(as has been done with p values: Scheel et al., 2021)","plainCitation":"(as has been done with p 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as has been done with p values: "}],"schema":"https://github.com/citation-style-language/schema/raw/master/csl-citation.json"} </w:instrText>
      </w:r>
      <w:r w:rsidR="00D50024" w:rsidRPr="003C57A9">
        <w:fldChar w:fldCharType="separate"/>
      </w:r>
      <w:r w:rsidR="00230A90" w:rsidRPr="003C57A9">
        <w:t xml:space="preserve">(as has been done with </w:t>
      </w:r>
      <w:r w:rsidR="00230A90" w:rsidRPr="003C57A9">
        <w:rPr>
          <w:i/>
          <w:iCs/>
        </w:rPr>
        <w:t>p</w:t>
      </w:r>
      <w:r w:rsidR="00230A90" w:rsidRPr="003C57A9">
        <w:t xml:space="preserve"> values: Scheel et al., 2021)</w:t>
      </w:r>
      <w:r w:rsidR="00D50024" w:rsidRPr="003C57A9">
        <w:fldChar w:fldCharType="end"/>
      </w:r>
      <w:r w:rsidRPr="003C57A9">
        <w:t xml:space="preserve">. Similarly, future research could examine </w:t>
      </w:r>
      <w:r w:rsidR="00267F4F" w:rsidRPr="003C57A9">
        <w:t xml:space="preserve">the degree to which different </w:t>
      </w:r>
      <w:r w:rsidR="00030932" w:rsidRPr="003C57A9">
        <w:t xml:space="preserve">α-hacking strategies bias </w:t>
      </w:r>
      <w:r w:rsidR="005D738A" w:rsidRPr="003C57A9">
        <w:t xml:space="preserve">in-sample </w:t>
      </w:r>
      <w:r w:rsidR="00030932" w:rsidRPr="003C57A9">
        <w:t xml:space="preserve">α values </w:t>
      </w:r>
      <w:r w:rsidR="00030932" w:rsidRPr="003C57A9">
        <w:fldChar w:fldCharType="begin"/>
      </w:r>
      <w:r w:rsidR="00230A90" w:rsidRPr="003C57A9">
        <w:instrText xml:space="preserve"> ADDIN ZOTERO_ITEM CSL_CITATION {"citationID":"mjl8X4iH","properties":{"formattedCitation":"(as has been done for p values and standardized effect sizes: Stefan &amp; Sch\\uc0\\u246{}nbrodt, 2022)","plainCitation":"(as has been done for p values and standardized effect sizes: Stefan &amp; Schönbrodt, 2022)","noteIndex":0},"citationItems":[{"id":12909,"uris":["http://zotero.org/users/1687755/items/2JKZYZIU"],"itemData":{"id":12909,"type":"report","abstract":"In many research fields, the widespread use of questionable research practices has jeopardized the credibility of scientific results. One of the most prominent questionable research practices is p-hacking. Typically, p-hacking is defined as a compound of strategies targeted at rendering non-significant hypothesis testing results significant. However, a comprehensive overview of these p-hacking strategies is missing, and current meta-scientific research often ignores the heterogeneity of strategies. Here, we compile a list of twelve p-hacking strategies based on an extensive literature review, identify factors that control their level of severity, and demonstrate their impact on false-positive rates using simulation studies. We also use our simulation results to evaluate several approaches that have been proposed to mitigate the influence of questionable research practices. Our results show that investigating p-hacking at the level of strategies can provide a better understanding of the process of p-hacking, as well as a broader basis for developing effective countermeasures. By making our analyses available through a Shiny app and R package, we facilitate future meta-scientific research aimed at investigating the ramifications of p-hacking across multiple strategies, and we hope to start a broader discussion about different manifestations of p-hacking in practice.","language":"en-us","note":"DOI: 10.31234/osf.io/xy2dk\ntype: article","publisher":"PsyArXiv","source":"OSF Preprints","title":"Big Little Lies: A Compendium and Simulation of p-Hacking Strategies","title-short":"Big Little Lies","URL":"https://psyarxiv.com/xy2dk/","author":[{"family":"Stefan","given":"Angelika"},{"family":"Schönbrodt","given":"Felix"}],"accessed":{"date-parts":[["2022",5,4]]},"issued":{"date-parts":[["2022",3,16]]}},"label":"page","prefix":"as has been done for p values and standardized effect sizes: "}],"schema":"https://github.com/citation-style-language/schema/raw/master/csl-citation.json"} </w:instrText>
      </w:r>
      <w:r w:rsidR="00030932" w:rsidRPr="003C57A9">
        <w:fldChar w:fldCharType="separate"/>
      </w:r>
      <w:r w:rsidR="00230A90" w:rsidRPr="003C57A9">
        <w:rPr>
          <w:lang w:val="en-GB"/>
        </w:rPr>
        <w:t xml:space="preserve">(as has been done for </w:t>
      </w:r>
      <w:r w:rsidR="00230A90" w:rsidRPr="003C57A9">
        <w:rPr>
          <w:i/>
          <w:iCs/>
          <w:lang w:val="en-GB"/>
        </w:rPr>
        <w:t>p</w:t>
      </w:r>
      <w:r w:rsidR="00230A90" w:rsidRPr="003C57A9">
        <w:rPr>
          <w:lang w:val="en-GB"/>
        </w:rPr>
        <w:t xml:space="preserve"> values and standardized effect sizes: Stefan &amp; Schönbrodt, 2022)</w:t>
      </w:r>
      <w:r w:rsidR="00030932" w:rsidRPr="003C57A9">
        <w:fldChar w:fldCharType="end"/>
      </w:r>
      <w:r w:rsidR="0025440D" w:rsidRPr="003C57A9">
        <w:t>.</w:t>
      </w:r>
      <w:r w:rsidR="00727185">
        <w:t xml:space="preserve"> </w:t>
      </w:r>
    </w:p>
    <w:p w14:paraId="023C85A1" w14:textId="77777777" w:rsidR="00EA61B4" w:rsidRPr="003D7456" w:rsidRDefault="00000000" w:rsidP="00981E25">
      <w:pPr>
        <w:pStyle w:val="Heading2"/>
      </w:pPr>
      <w:bookmarkStart w:id="16" w:name="_3icrvkgq8875" w:colFirst="0" w:colLast="0"/>
      <w:bookmarkEnd w:id="16"/>
      <w:r w:rsidRPr="003D7456">
        <w:t>Limitations</w:t>
      </w:r>
    </w:p>
    <w:p w14:paraId="66DF2650" w14:textId="77777777" w:rsidR="00EA61B4" w:rsidRPr="003D7456" w:rsidRDefault="00000000" w:rsidP="00981E25">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E5EE940" w:rsidR="00EA61B4" w:rsidRPr="003D7456" w:rsidRDefault="00000000" w:rsidP="00981E25">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w:r w:rsidR="00FB62AC">
        <w:t>-</w:t>
      </w:r>
      <w:r w:rsidR="00FB62AC" w:rsidRPr="003D7456">
        <w:t>α</w:t>
      </w:r>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w:t>
      </w:r>
      <w:r w:rsidRPr="003D7456">
        <w:lastRenderedPageBreak/>
        <w:t xml:space="preserve">the scale) in order to increase α to meet the rule-of-thumb thresholds, this would be appropriately captured by our analyses (e.g., excesses at the thresholds due to α-hacking).This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w:t>
      </w:r>
      <w:r w:rsidR="00E55A20">
        <w:t>-</w:t>
      </w:r>
      <w:r w:rsidRPr="003D7456">
        <w:t xml:space="preserve">hacking was found in both databases, using very different extraction methods, increases our confidence in the results. </w:t>
      </w:r>
    </w:p>
    <w:p w14:paraId="03B6D3FF" w14:textId="44B99CDC" w:rsidR="00EA61B4" w:rsidRPr="003D7456" w:rsidRDefault="00000000" w:rsidP="00981E25">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w:r w:rsidR="00A22617" w:rsidRPr="00A22617">
        <w:t>ω</w:t>
      </w:r>
      <w:r w:rsidRPr="003D7456">
        <w:t xml:space="preserve">, ICC, or split-half reliability). </w:t>
      </w:r>
    </w:p>
    <w:p w14:paraId="17EFA199" w14:textId="1A2737E2" w:rsidR="00EA61B4" w:rsidRPr="003D7456" w:rsidRDefault="00000000" w:rsidP="00981E25">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w:t>
      </w:r>
      <w:r w:rsidRPr="003D7456">
        <w:lastRenderedPageBreak/>
        <w:t xml:space="preserve">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w:r w:rsidR="00FB62AC" w:rsidRPr="003D7456">
        <w:t>α</w:t>
      </w:r>
      <w:r w:rsidR="00FB62AC">
        <w:t xml:space="preserve"> </w:t>
      </w:r>
      <w:r w:rsidRPr="003D7456">
        <w:t>due to perceived item redundancy (causing few values above .95). Under these circumstances, it is important to note that the estimates of inflation should not be interpreted as the prevalence of α</w:t>
      </w:r>
      <w:r w:rsidR="00E55A20">
        <w:t>-</w:t>
      </w:r>
      <w:r w:rsidRPr="003D7456">
        <w:t>hacking, which remains unknown. Simulations could help us understand the severity of the problem under realistic conditions.</w:t>
      </w:r>
    </w:p>
    <w:p w14:paraId="5F173AC1" w14:textId="43915FBB" w:rsidR="00EA61B4" w:rsidRPr="003D7456" w:rsidRDefault="00000000" w:rsidP="00981E25">
      <w:r w:rsidRPr="003D7456">
        <w:t xml:space="preserve">Finally, we use the term </w:t>
      </w:r>
      <w:r w:rsidR="00C5390B" w:rsidRPr="003D7456">
        <w:t>α</w:t>
      </w:r>
      <w:r w:rsidRPr="003D7456">
        <w:t xml:space="preserve">-hacking, which should not be misunderstood as connoting intentional deception. Comparable discussions about researchers’ 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981E25">
      <w:pPr>
        <w:pStyle w:val="Heading2"/>
      </w:pPr>
      <w:bookmarkStart w:id="17" w:name="_q2dpq9p4y1f3" w:colFirst="0" w:colLast="0"/>
      <w:bookmarkEnd w:id="17"/>
      <w:r w:rsidRPr="003D7456">
        <w:t>Conclusion</w:t>
      </w:r>
    </w:p>
    <w:p w14:paraId="43B5A5C6" w14:textId="56EE7B14" w:rsidR="00EA61B4" w:rsidRPr="003D7456" w:rsidRDefault="00000000" w:rsidP="00981E25">
      <w:pPr>
        <w:rPr>
          <w:color w:val="000000"/>
        </w:rPr>
      </w:pPr>
      <w:r w:rsidRPr="003D7456">
        <w:t>The distributions of Cronbach’s</w:t>
      </w:r>
      <w:r w:rsidR="00C74798">
        <w:t xml:space="preserve"> </w:t>
      </w:r>
      <w:r w:rsidR="00C74798" w:rsidRPr="003D7456">
        <w:t>α</w:t>
      </w:r>
      <w:r w:rsidR="00C74798">
        <w:t xml:space="preserve"> </w:t>
      </w:r>
      <w:r w:rsidRPr="003D7456">
        <w:t>values in large samples from the psychology and I/O literatures show excesses of</w:t>
      </w:r>
      <w:r w:rsidR="00C5390B">
        <w:t xml:space="preserve"> </w:t>
      </w:r>
      <w:r w:rsidR="00C5390B" w:rsidRPr="003D7456">
        <w:t>α</w:t>
      </w:r>
      <w:r w:rsidR="00C5390B">
        <w:t xml:space="preserve"> </w:t>
      </w:r>
      <w:r w:rsidRPr="003D7456">
        <w:t>values at commonly used thresholds. Features of the distribution suggest that these excesses are not solely driven by a benign selection for high true reliability, but may be biased by publication bias and/or</w:t>
      </w:r>
      <w:r w:rsidR="00D5063B">
        <w:t xml:space="preserve"> </w:t>
      </w:r>
      <w:r w:rsidR="00D5063B" w:rsidRPr="003D7456">
        <w:t>α</w:t>
      </w:r>
      <w:r w:rsidRPr="003D7456">
        <w:t>-hacking. These excesses at the thresholds may only be the tip of the iceberg</w:t>
      </w:r>
      <w:r w:rsidR="00AF57C9">
        <w:t xml:space="preserve"> of </w:t>
      </w:r>
      <w:r w:rsidR="00AF57C9" w:rsidRPr="00AF57C9">
        <w:t>biases in reported α values</w:t>
      </w:r>
      <w:r w:rsidRPr="00AF57C9">
        <w:t xml:space="preserve">. Just like </w:t>
      </w:r>
      <w:r w:rsidRPr="00AF57C9">
        <w:rPr>
          <w:i/>
        </w:rPr>
        <w:t>p</w:t>
      </w:r>
      <w:r w:rsidRPr="00AF57C9">
        <w:t xml:space="preserve">-hacking, </w:t>
      </w:r>
      <w:r w:rsidR="00ED73B6" w:rsidRPr="00AF57C9">
        <w:t>α</w:t>
      </w:r>
      <w:r w:rsidRPr="00AF57C9">
        <w:t>-hack</w:t>
      </w:r>
      <w:r w:rsidRPr="003D7456">
        <w:t xml:space="preserve">ing occurs when researchers overfit to in-sample data by exploiting researcher degrees of freedom, wittingly or not. Just like </w:t>
      </w:r>
      <w:r w:rsidRPr="003D7456">
        <w:rPr>
          <w:i/>
        </w:rPr>
        <w:t>p</w:t>
      </w:r>
      <w:r w:rsidRPr="003D7456">
        <w:t xml:space="preserve">-hacking, </w:t>
      </w:r>
      <w:r w:rsidR="00ED73B6" w:rsidRPr="003D7456">
        <w:t>α</w:t>
      </w:r>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w:t>
      </w:r>
      <w:r w:rsidR="00AA238C" w:rsidRPr="003D7456">
        <w:t>α</w:t>
      </w:r>
      <w:r w:rsidRPr="003D7456">
        <w:rPr>
          <w:color w:val="000000"/>
        </w:rPr>
        <w:t xml:space="preserve">-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4937AD19" w:rsidR="00EA61B4" w:rsidRPr="003D7456" w:rsidRDefault="00000000" w:rsidP="00981E25">
      <w:r w:rsidRPr="003D7456">
        <w:lastRenderedPageBreak/>
        <w:t>Previous research has discussed at length the misuse of</w:t>
      </w:r>
      <w:r w:rsidR="00ED73B6">
        <w:t xml:space="preserve"> </w:t>
      </w:r>
      <w:r w:rsidR="00ED73B6" w:rsidRPr="003D7456">
        <w:t>α</w:t>
      </w:r>
      <w:r w:rsidR="00ED73B6">
        <w:t xml:space="preserve"> </w:t>
      </w:r>
      <w:r w:rsidRPr="003D7456">
        <w:t>and the issues of using thresholds for decision making, all with very limited impact on the continued (mis)use of</w:t>
      </w:r>
      <w:r w:rsidR="000A6595">
        <w:t xml:space="preserve"> </w:t>
      </w:r>
      <w:r w:rsidR="000A6595" w:rsidRPr="003D7456">
        <w:t>α</w:t>
      </w:r>
      <w:r w:rsidR="000A6595">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07E311F5" w14:textId="75E2525E" w:rsidR="00D22D55" w:rsidRPr="00F87168" w:rsidRDefault="00000000" w:rsidP="00F87168">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16">
        <w:r w:rsidRPr="003D7456">
          <w:rPr>
            <w:color w:val="000000"/>
          </w:rPr>
          <w:t>(2020)</w:t>
        </w:r>
      </w:hyperlink>
      <w:r w:rsidRPr="003D7456">
        <w:rPr>
          <w:color w:val="000000"/>
        </w:rPr>
        <w:t xml:space="preserve">. This includes the content and implementation of measures </w:t>
      </w:r>
      <w:hyperlink r:id="rId17">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bookmarkStart w:id="18" w:name="_td2hvrdyp3uk" w:colFirst="0" w:colLast="0"/>
      <w:bookmarkStart w:id="19" w:name="_1y8ccjcpw584" w:colFirst="0" w:colLast="0"/>
      <w:bookmarkEnd w:id="18"/>
      <w:bookmarkEnd w:id="19"/>
      <w:r w:rsidR="00D22D55">
        <w:br w:type="page"/>
      </w:r>
    </w:p>
    <w:p w14:paraId="7357A2DD" w14:textId="4FDA61B4" w:rsidR="00EA61B4" w:rsidRPr="003D7456" w:rsidRDefault="00000000" w:rsidP="00981E25">
      <w:pPr>
        <w:pStyle w:val="Heading1"/>
      </w:pPr>
      <w:r w:rsidRPr="003D7456">
        <w:lastRenderedPageBreak/>
        <w:t>References</w:t>
      </w:r>
    </w:p>
    <w:p w14:paraId="1C9FCC7E" w14:textId="77777777" w:rsidR="00230A90" w:rsidRPr="00230A90" w:rsidRDefault="00000000" w:rsidP="00D22D55">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230A90" w:rsidRPr="00230A90">
        <w:t xml:space="preserve">Allen, M. J., &amp; Yen, W. M. (2002). </w:t>
      </w:r>
      <w:r w:rsidR="00230A90" w:rsidRPr="00230A90">
        <w:rPr>
          <w:i/>
          <w:iCs/>
        </w:rPr>
        <w:t>Introduction to measurement theory</w:t>
      </w:r>
      <w:r w:rsidR="00230A90" w:rsidRPr="00230A90">
        <w:t>. Waveland Press.</w:t>
      </w:r>
    </w:p>
    <w:p w14:paraId="3974BA17" w14:textId="77777777" w:rsidR="00230A90" w:rsidRPr="00230A90" w:rsidRDefault="00230A90" w:rsidP="00D22D55">
      <w:pPr>
        <w:pStyle w:val="Bibliography"/>
      </w:pPr>
      <w:r w:rsidRPr="00230A90">
        <w:t xml:space="preserve">Bakker, M., van Dijk, A., &amp; Wicherts, J. M. (2012). The rules of the game called psychological science. </w:t>
      </w:r>
      <w:r w:rsidRPr="00230A90">
        <w:rPr>
          <w:i/>
          <w:iCs/>
        </w:rPr>
        <w:t>Perspectives on Psychological Science</w:t>
      </w:r>
      <w:r w:rsidRPr="00230A90">
        <w:t xml:space="preserve">, </w:t>
      </w:r>
      <w:r w:rsidRPr="00230A90">
        <w:rPr>
          <w:i/>
          <w:iCs/>
        </w:rPr>
        <w:t>7</w:t>
      </w:r>
      <w:r w:rsidRPr="00230A90">
        <w:t>(6), 543–554. https://doi.org/10.1177/1745691612459060</w:t>
      </w:r>
    </w:p>
    <w:p w14:paraId="4E13E6A9" w14:textId="77777777" w:rsidR="00230A90" w:rsidRPr="00230A90" w:rsidRDefault="00230A90" w:rsidP="00D22D55">
      <w:pPr>
        <w:pStyle w:val="Bibliography"/>
      </w:pPr>
      <w:r w:rsidRPr="00230A90">
        <w:t xml:space="preserve">Bosco, F. A., Aguinis, H., Singh, K., Field, J. G., &amp; Pierce, C. A. (2015). Correlational effect size benchmarks. </w:t>
      </w:r>
      <w:r w:rsidRPr="00230A90">
        <w:rPr>
          <w:i/>
          <w:iCs/>
        </w:rPr>
        <w:t>Journal of Applied Psychology</w:t>
      </w:r>
      <w:r w:rsidRPr="00230A90">
        <w:t xml:space="preserve">, </w:t>
      </w:r>
      <w:r w:rsidRPr="00230A90">
        <w:rPr>
          <w:i/>
          <w:iCs/>
        </w:rPr>
        <w:t>100</w:t>
      </w:r>
      <w:r w:rsidRPr="00230A90">
        <w:t>, 431–449. https://doi.org/10.1037/a0038047</w:t>
      </w:r>
    </w:p>
    <w:p w14:paraId="6C84C738" w14:textId="77777777" w:rsidR="00230A90" w:rsidRPr="00230A90" w:rsidRDefault="00230A90" w:rsidP="00D22D55">
      <w:pPr>
        <w:pStyle w:val="Bibliography"/>
      </w:pPr>
      <w:r w:rsidRPr="00230A90">
        <w:t xml:space="preserve">Bosco, F. A., Field, J. G., Larsen, K. R., Chang, Y., &amp; Uggerslev, K. L. (2020). Advancing meta-analysis with knowledge-management platforms: Using metaBUS in psychology. </w:t>
      </w:r>
      <w:r w:rsidRPr="00230A90">
        <w:rPr>
          <w:i/>
          <w:iCs/>
        </w:rPr>
        <w:t>Advances in Methods and Practices in Psychological Science</w:t>
      </w:r>
      <w:r w:rsidRPr="00230A90">
        <w:t xml:space="preserve">, </w:t>
      </w:r>
      <w:r w:rsidRPr="00230A90">
        <w:rPr>
          <w:i/>
          <w:iCs/>
        </w:rPr>
        <w:t>3</w:t>
      </w:r>
      <w:r w:rsidRPr="00230A90">
        <w:t>, 124–137. https://doi.org/10.1177/2515245919882693</w:t>
      </w:r>
    </w:p>
    <w:p w14:paraId="3CDBA9C7" w14:textId="77777777" w:rsidR="00230A90" w:rsidRPr="00230A90" w:rsidRDefault="00230A90" w:rsidP="00D22D55">
      <w:pPr>
        <w:pStyle w:val="Bibliography"/>
      </w:pPr>
      <w:r w:rsidRPr="00230A90">
        <w:t xml:space="preserve">Bosco, F. A., Steel, P., Oswald, F., Uggerslev, K., &amp; Field, J. (2015). Cloud-based Meta-analysis to Bridge Science and Practice: Welcome to metaBUS. </w:t>
      </w:r>
      <w:r w:rsidRPr="00230A90">
        <w:rPr>
          <w:i/>
          <w:iCs/>
        </w:rPr>
        <w:t>Personnel Assessment and Decisions</w:t>
      </w:r>
      <w:r w:rsidRPr="00230A90">
        <w:t xml:space="preserve">, </w:t>
      </w:r>
      <w:r w:rsidRPr="00230A90">
        <w:rPr>
          <w:i/>
          <w:iCs/>
        </w:rPr>
        <w:t>1</w:t>
      </w:r>
      <w:r w:rsidRPr="00230A90">
        <w:t>(1). https://doi.org/10.25035/pad.2015.002</w:t>
      </w:r>
    </w:p>
    <w:p w14:paraId="520D09A3" w14:textId="77777777" w:rsidR="00230A90" w:rsidRPr="00230A90" w:rsidRDefault="00230A90" w:rsidP="00D22D55">
      <w:pPr>
        <w:pStyle w:val="Bibliography"/>
      </w:pPr>
      <w:r w:rsidRPr="00230A90">
        <w:t xml:space="preserve">Bosco, F. A., Uggerslev, K. L., &amp; Steel, P. (2017). MetaBUS as a vehicle for facilitating meta-analysis. </w:t>
      </w:r>
      <w:r w:rsidRPr="00230A90">
        <w:rPr>
          <w:i/>
          <w:iCs/>
        </w:rPr>
        <w:t>Human Resource Management Review</w:t>
      </w:r>
      <w:r w:rsidRPr="00230A90">
        <w:t xml:space="preserve">, </w:t>
      </w:r>
      <w:r w:rsidRPr="00230A90">
        <w:rPr>
          <w:i/>
          <w:iCs/>
        </w:rPr>
        <w:t>27</w:t>
      </w:r>
      <w:r w:rsidRPr="00230A90">
        <w:t>, 237–254. https://doi.org/10.1016/j.hrmr.2016.09.013</w:t>
      </w:r>
    </w:p>
    <w:p w14:paraId="5937A3F4" w14:textId="77777777" w:rsidR="00230A90" w:rsidRPr="00230A90" w:rsidRDefault="00230A90" w:rsidP="00D22D55">
      <w:pPr>
        <w:pStyle w:val="Bibliography"/>
      </w:pPr>
      <w:r w:rsidRPr="00230A90">
        <w:t xml:space="preserve">Breakwell, G. M., Smith, J. A., &amp; Wright, D. B. (2012). </w:t>
      </w:r>
      <w:r w:rsidRPr="00230A90">
        <w:rPr>
          <w:i/>
          <w:iCs/>
        </w:rPr>
        <w:t>Research methods in psychology: Approaches and methods</w:t>
      </w:r>
      <w:r w:rsidRPr="00230A90">
        <w:t xml:space="preserve"> (4th ed.). Sage.</w:t>
      </w:r>
    </w:p>
    <w:p w14:paraId="4699BD81" w14:textId="77777777" w:rsidR="00230A90" w:rsidRPr="00230A90" w:rsidRDefault="00230A90" w:rsidP="00D22D55">
      <w:pPr>
        <w:pStyle w:val="Bibliography"/>
      </w:pPr>
      <w:r w:rsidRPr="00230A90">
        <w:t xml:space="preserve">Carter, E. C., Schönbrodt, F. D., Gervais, W. M., &amp; Hilgard, J. (2019). Correcting for Bias in Psychology: A Comparison of Meta-Analytic Methods. </w:t>
      </w:r>
      <w:r w:rsidRPr="00230A90">
        <w:rPr>
          <w:i/>
          <w:iCs/>
        </w:rPr>
        <w:t>Advances in Methods and Practices in Psychological Science</w:t>
      </w:r>
      <w:r w:rsidRPr="00230A90">
        <w:t xml:space="preserve">, </w:t>
      </w:r>
      <w:r w:rsidRPr="00230A90">
        <w:rPr>
          <w:i/>
          <w:iCs/>
        </w:rPr>
        <w:t>2</w:t>
      </w:r>
      <w:r w:rsidRPr="00230A90">
        <w:t>(2), 115–144. https://doi.org/10.1177/2515245919847196</w:t>
      </w:r>
    </w:p>
    <w:p w14:paraId="1307CCFE" w14:textId="77777777" w:rsidR="00230A90" w:rsidRPr="00230A90" w:rsidRDefault="00230A90" w:rsidP="00D22D55">
      <w:pPr>
        <w:pStyle w:val="Bibliography"/>
      </w:pPr>
      <w:r w:rsidRPr="00230A90">
        <w:lastRenderedPageBreak/>
        <w:t xml:space="preserve">Cortina, J. M. (1993). What is coefficient alpha? An examination of theory and applications. </w:t>
      </w:r>
      <w:r w:rsidRPr="00230A90">
        <w:rPr>
          <w:i/>
          <w:iCs/>
        </w:rPr>
        <w:t>Journal of Applied Psychology</w:t>
      </w:r>
      <w:r w:rsidRPr="00230A90">
        <w:t xml:space="preserve">, </w:t>
      </w:r>
      <w:r w:rsidRPr="00230A90">
        <w:rPr>
          <w:i/>
          <w:iCs/>
        </w:rPr>
        <w:t>78</w:t>
      </w:r>
      <w:r w:rsidRPr="00230A90">
        <w:t>(1), 98–104. https://doi.org/10.1037/0021-9010.78.1.98</w:t>
      </w:r>
    </w:p>
    <w:p w14:paraId="2D4FD88F" w14:textId="77777777" w:rsidR="00230A90" w:rsidRPr="00230A90" w:rsidRDefault="00230A90" w:rsidP="00D22D55">
      <w:pPr>
        <w:pStyle w:val="Bibliography"/>
      </w:pPr>
      <w:r w:rsidRPr="00230A90">
        <w:t xml:space="preserve">Cortina, J. M., Sheng, Z., Keener, S. K., Keeler, K. R., Grubb, L. K., Schmitt, N., Tonidandel, S., Summerville, K. M., Heggestad, E. D., &amp; Banks, G. C. (2020). From alpha to omega and beyond! A look at the past, present, and (possible) future of psychometric soundness in the Journal of Applied Psychology. </w:t>
      </w:r>
      <w:r w:rsidRPr="00230A90">
        <w:rPr>
          <w:i/>
          <w:iCs/>
        </w:rPr>
        <w:t>Journal of Applied Psychology</w:t>
      </w:r>
      <w:r w:rsidRPr="00230A90">
        <w:t xml:space="preserve">, </w:t>
      </w:r>
      <w:r w:rsidRPr="00230A90">
        <w:rPr>
          <w:i/>
          <w:iCs/>
        </w:rPr>
        <w:t>105</w:t>
      </w:r>
      <w:r w:rsidRPr="00230A90">
        <w:t>, 1351–1381. https://doi.org/10.1037/apl0000815</w:t>
      </w:r>
    </w:p>
    <w:p w14:paraId="6B33A6D6" w14:textId="77777777" w:rsidR="00230A90" w:rsidRPr="00230A90" w:rsidRDefault="00230A90" w:rsidP="00D22D55">
      <w:pPr>
        <w:pStyle w:val="Bibliography"/>
      </w:pPr>
      <w:r w:rsidRPr="00230A90">
        <w:t xml:space="preserve">Cronbach, L. J. (1951). Coefficient alpha and the internal structure of tests. </w:t>
      </w:r>
      <w:r w:rsidRPr="00230A90">
        <w:rPr>
          <w:i/>
          <w:iCs/>
        </w:rPr>
        <w:t>Psychometrika</w:t>
      </w:r>
      <w:r w:rsidRPr="00230A90">
        <w:t xml:space="preserve">, </w:t>
      </w:r>
      <w:r w:rsidRPr="00230A90">
        <w:rPr>
          <w:i/>
          <w:iCs/>
        </w:rPr>
        <w:t>16</w:t>
      </w:r>
      <w:r w:rsidRPr="00230A90">
        <w:t>(3), 297–334.</w:t>
      </w:r>
    </w:p>
    <w:p w14:paraId="3794451F" w14:textId="77777777" w:rsidR="00230A90" w:rsidRPr="00230A90" w:rsidRDefault="00230A90" w:rsidP="00D22D55">
      <w:pPr>
        <w:pStyle w:val="Bibliography"/>
      </w:pPr>
      <w:r w:rsidRPr="00230A90">
        <w:t xml:space="preserve">Elson, M. (2019). Examining Psychological Science Through Systematic Meta-Method Analysis: A Call for Research. </w:t>
      </w:r>
      <w:r w:rsidRPr="00230A90">
        <w:rPr>
          <w:i/>
          <w:iCs/>
        </w:rPr>
        <w:t>Advances in Methods and Practices in Psychological Science</w:t>
      </w:r>
      <w:r w:rsidRPr="00230A90">
        <w:t xml:space="preserve">, </w:t>
      </w:r>
      <w:r w:rsidRPr="00230A90">
        <w:rPr>
          <w:i/>
          <w:iCs/>
        </w:rPr>
        <w:t>2</w:t>
      </w:r>
      <w:r w:rsidRPr="00230A90">
        <w:t>(4), 350–363. https://doi.org/10.1177/2515245919863296</w:t>
      </w:r>
    </w:p>
    <w:p w14:paraId="4E2C86F5" w14:textId="77777777" w:rsidR="00230A90" w:rsidRPr="00230A90" w:rsidRDefault="00230A90" w:rsidP="00D22D55">
      <w:pPr>
        <w:pStyle w:val="Bibliography"/>
      </w:pPr>
      <w:r w:rsidRPr="00230A90">
        <w:t xml:space="preserve">Firke, S., Denney, B., Haid, C., Knight, R., Grosser, M., &amp; Zadra, J. (2021). </w:t>
      </w:r>
      <w:r w:rsidRPr="00230A90">
        <w:rPr>
          <w:i/>
          <w:iCs/>
        </w:rPr>
        <w:t>janitor: Simple Tools for Examining and Cleaning Dirty Data</w:t>
      </w:r>
      <w:r w:rsidRPr="00230A90">
        <w:t xml:space="preserve"> (2.1.0). https://CRAN.R-project.org/package=janitor</w:t>
      </w:r>
    </w:p>
    <w:p w14:paraId="1D4256E6" w14:textId="77777777" w:rsidR="00230A90" w:rsidRPr="00230A90" w:rsidRDefault="00230A90" w:rsidP="00D22D55">
      <w:pPr>
        <w:pStyle w:val="Bibliography"/>
      </w:pPr>
      <w:r w:rsidRPr="00230A90">
        <w:t xml:space="preserve">Flake, J. K., Davidson, I. J., Wong, O., &amp; Pek, J. (2022). Construct validity and the validity of replication studies: A systematic review. </w:t>
      </w:r>
      <w:r w:rsidRPr="00230A90">
        <w:rPr>
          <w:i/>
          <w:iCs/>
        </w:rPr>
        <w:t>American Psychologist</w:t>
      </w:r>
      <w:r w:rsidRPr="00230A90">
        <w:t xml:space="preserve">, </w:t>
      </w:r>
      <w:r w:rsidRPr="00230A90">
        <w:rPr>
          <w:i/>
          <w:iCs/>
        </w:rPr>
        <w:t>77</w:t>
      </w:r>
      <w:r w:rsidRPr="00230A90">
        <w:t>, 576–588. https://doi.org/10.1037/amp0001006</w:t>
      </w:r>
    </w:p>
    <w:p w14:paraId="150C6CA1" w14:textId="77777777" w:rsidR="00230A90" w:rsidRPr="00230A90" w:rsidRDefault="00230A90" w:rsidP="00D22D55">
      <w:pPr>
        <w:pStyle w:val="Bibliography"/>
      </w:pPr>
      <w:r w:rsidRPr="00230A90">
        <w:t xml:space="preserve">Flake, J. K., &amp; Fried, E. I. (2020). Measurement Schmeasurement: Questionable Measurement Practices and How to Avoid Them. </w:t>
      </w:r>
      <w:r w:rsidRPr="00230A90">
        <w:rPr>
          <w:i/>
          <w:iCs/>
        </w:rPr>
        <w:t>Advances in Methods and Practices in Psychological Science</w:t>
      </w:r>
      <w:r w:rsidRPr="00230A90">
        <w:t xml:space="preserve">, </w:t>
      </w:r>
      <w:r w:rsidRPr="00230A90">
        <w:rPr>
          <w:i/>
          <w:iCs/>
        </w:rPr>
        <w:t>3</w:t>
      </w:r>
      <w:r w:rsidRPr="00230A90">
        <w:t>(4), 456–465. https://doi.org/10.1177/2515245920952393</w:t>
      </w:r>
    </w:p>
    <w:p w14:paraId="18B02360" w14:textId="77777777" w:rsidR="00230A90" w:rsidRPr="00230A90" w:rsidRDefault="00230A90" w:rsidP="00D22D55">
      <w:pPr>
        <w:pStyle w:val="Bibliography"/>
      </w:pPr>
      <w:r w:rsidRPr="00230A90">
        <w:t xml:space="preserve">Flake, J. K., Pek, J., &amp; Hehman, E. (2017). Construct Validation in Social and Personality Research: Current Practice and Recommendations. </w:t>
      </w:r>
      <w:r w:rsidRPr="00230A90">
        <w:rPr>
          <w:i/>
          <w:iCs/>
        </w:rPr>
        <w:t>Social Psychological and Personality Science</w:t>
      </w:r>
      <w:r w:rsidRPr="00230A90">
        <w:t xml:space="preserve">, </w:t>
      </w:r>
      <w:r w:rsidRPr="00230A90">
        <w:rPr>
          <w:i/>
          <w:iCs/>
        </w:rPr>
        <w:t>8</w:t>
      </w:r>
      <w:r w:rsidRPr="00230A90">
        <w:t>(4), 370–378. https://doi.org/10.1177/1948550617693063</w:t>
      </w:r>
    </w:p>
    <w:p w14:paraId="3849C6E8" w14:textId="77777777" w:rsidR="00230A90" w:rsidRPr="00D22D55" w:rsidRDefault="00230A90" w:rsidP="00D22D55">
      <w:pPr>
        <w:pStyle w:val="Bibliography"/>
      </w:pPr>
      <w:proofErr w:type="spellStart"/>
      <w:r w:rsidRPr="00D22D55">
        <w:lastRenderedPageBreak/>
        <w:t>Gigerenzer</w:t>
      </w:r>
      <w:proofErr w:type="spellEnd"/>
      <w:r w:rsidRPr="00D22D55">
        <w:t>, G. (2018). Statistical Rituals: The Replication Delusion and How We Got There. Advances in Methods and Practices in Psychological Science, 1(2), 198–218. https://doi.org/10.1177/2515245918771329</w:t>
      </w:r>
    </w:p>
    <w:p w14:paraId="0160927E" w14:textId="77777777" w:rsidR="00230A90" w:rsidRPr="00230A90" w:rsidRDefault="00230A90" w:rsidP="00D22D55">
      <w:pPr>
        <w:pStyle w:val="Bibliography"/>
      </w:pPr>
      <w:r w:rsidRPr="00230A90">
        <w:t xml:space="preserve">Hartgerink, C. H. J., van Aert, R. C. M., Nuijten, M. B., Wicherts, J. M., &amp; van Assen, M. A. L. M. (2016). Distributions of p-values smaller than .05 in psychology: What is going on? </w:t>
      </w:r>
      <w:r w:rsidRPr="00230A90">
        <w:rPr>
          <w:i/>
          <w:iCs/>
        </w:rPr>
        <w:t>PeerJ</w:t>
      </w:r>
      <w:r w:rsidRPr="00230A90">
        <w:t xml:space="preserve">, </w:t>
      </w:r>
      <w:r w:rsidRPr="00230A90">
        <w:rPr>
          <w:i/>
          <w:iCs/>
        </w:rPr>
        <w:t>4</w:t>
      </w:r>
      <w:r w:rsidRPr="00230A90">
        <w:t>, e1935. https://doi.org/10.7717/peerj.1935</w:t>
      </w:r>
    </w:p>
    <w:p w14:paraId="70E0A7F0" w14:textId="77777777" w:rsidR="00230A90" w:rsidRPr="00230A90" w:rsidRDefault="00230A90" w:rsidP="00D22D55">
      <w:pPr>
        <w:pStyle w:val="Bibliography"/>
      </w:pPr>
      <w:r w:rsidRPr="00230A90">
        <w:t xml:space="preserve">Heo, M., Kim, N., &amp; Faith, M. S. (2015). Statistical power as a function of Cronbach alpha of instrument questionnaire items. </w:t>
      </w:r>
      <w:r w:rsidRPr="00230A90">
        <w:rPr>
          <w:i/>
          <w:iCs/>
        </w:rPr>
        <w:t>BMC Medical Research Methodology</w:t>
      </w:r>
      <w:r w:rsidRPr="00230A90">
        <w:t xml:space="preserve">, </w:t>
      </w:r>
      <w:r w:rsidRPr="00230A90">
        <w:rPr>
          <w:i/>
          <w:iCs/>
        </w:rPr>
        <w:t>15</w:t>
      </w:r>
      <w:r w:rsidRPr="00230A90">
        <w:t>(1). https://doi.org/10.1186/s12874-015-0070-6</w:t>
      </w:r>
    </w:p>
    <w:p w14:paraId="75979CEB" w14:textId="77777777" w:rsidR="00230A90" w:rsidRPr="00230A90" w:rsidRDefault="00230A90" w:rsidP="00D22D55">
      <w:pPr>
        <w:pStyle w:val="Bibliography"/>
      </w:pPr>
      <w:r w:rsidRPr="00230A90">
        <w:t xml:space="preserve">Hothorn, T., Winell, H., Hornik, K., van de Wiel, M. A., &amp; Zeileis, A. (2021). </w:t>
      </w:r>
      <w:r w:rsidRPr="00230A90">
        <w:rPr>
          <w:i/>
          <w:iCs/>
        </w:rPr>
        <w:t>coin: Conditional Inference Procedures in a Permutation Test Framework</w:t>
      </w:r>
      <w:r w:rsidRPr="00230A90">
        <w:t xml:space="preserve"> (1.4-2). https://CRAN.R-project.org/package=coin</w:t>
      </w:r>
    </w:p>
    <w:p w14:paraId="546BDCFB" w14:textId="77777777" w:rsidR="00230A90" w:rsidRPr="00230A90" w:rsidRDefault="00230A90" w:rsidP="00D22D55">
      <w:pPr>
        <w:pStyle w:val="Bibliography"/>
      </w:pPr>
      <w:r w:rsidRPr="00230A90">
        <w:t xml:space="preserve">Howitt, D., &amp; Cramer, D. (2020). </w:t>
      </w:r>
      <w:r w:rsidRPr="00230A90">
        <w:rPr>
          <w:i/>
          <w:iCs/>
        </w:rPr>
        <w:t>Research methods in psychology</w:t>
      </w:r>
      <w:r w:rsidRPr="00230A90">
        <w:t xml:space="preserve"> (6th ed.). Pearson.</w:t>
      </w:r>
    </w:p>
    <w:p w14:paraId="49095B88" w14:textId="77777777" w:rsidR="00230A90" w:rsidRPr="00230A90" w:rsidRDefault="00230A90" w:rsidP="00D22D55">
      <w:pPr>
        <w:pStyle w:val="Bibliography"/>
      </w:pPr>
      <w:r w:rsidRPr="00230A90">
        <w:t xml:space="preserve">Lance, C. E., Butts, M. M., &amp; Michels, L. C. (2006). The Sources of Four Commonly Reported Cutoff Criteria: What Did They Really Say? </w:t>
      </w:r>
      <w:r w:rsidRPr="00230A90">
        <w:rPr>
          <w:i/>
          <w:iCs/>
        </w:rPr>
        <w:t>Organizational Research Methods</w:t>
      </w:r>
      <w:r w:rsidRPr="00230A90">
        <w:t xml:space="preserve">, </w:t>
      </w:r>
      <w:r w:rsidRPr="00230A90">
        <w:rPr>
          <w:i/>
          <w:iCs/>
        </w:rPr>
        <w:t>9</w:t>
      </w:r>
      <w:r w:rsidRPr="00230A90">
        <w:t>(2), 202–220. https://doi.org/10.1177/1094428105284919</w:t>
      </w:r>
    </w:p>
    <w:p w14:paraId="07093BCA" w14:textId="77777777" w:rsidR="00230A90" w:rsidRPr="00230A90" w:rsidRDefault="00230A90" w:rsidP="00D22D55">
      <w:pPr>
        <w:pStyle w:val="Bibliography"/>
      </w:pPr>
      <w:r w:rsidRPr="00230A90">
        <w:t xml:space="preserve">Lilienfeld, S. O., &amp; Strother, A. N. (2020). Psychological measurement and the replication crisis: Four sacred cows. </w:t>
      </w:r>
      <w:r w:rsidRPr="00230A90">
        <w:rPr>
          <w:i/>
          <w:iCs/>
        </w:rPr>
        <w:t>Canadian Psychology / Psychologie Canadienne</w:t>
      </w:r>
      <w:r w:rsidRPr="00230A90">
        <w:t xml:space="preserve">, </w:t>
      </w:r>
      <w:r w:rsidRPr="00230A90">
        <w:rPr>
          <w:i/>
          <w:iCs/>
        </w:rPr>
        <w:t>61</w:t>
      </w:r>
      <w:r w:rsidRPr="00230A90">
        <w:t>, 281–288. https://doi.org/10.1037/cap0000236</w:t>
      </w:r>
    </w:p>
    <w:p w14:paraId="08475D86" w14:textId="77777777" w:rsidR="00230A90" w:rsidRPr="00230A90" w:rsidRDefault="00230A90" w:rsidP="00D22D55">
      <w:pPr>
        <w:pStyle w:val="Bibliography"/>
      </w:pPr>
      <w:r w:rsidRPr="00230A90">
        <w:t xml:space="preserve">Masicampo, E. J., &amp; Lalande, D. R. (2012). A peculiar prevalence of p values just below .05. </w:t>
      </w:r>
      <w:r w:rsidRPr="00230A90">
        <w:rPr>
          <w:i/>
          <w:iCs/>
        </w:rPr>
        <w:t>The Quarterly Journal of Experimental Psychology</w:t>
      </w:r>
      <w:r w:rsidRPr="00230A90">
        <w:t xml:space="preserve">, </w:t>
      </w:r>
      <w:r w:rsidRPr="00230A90">
        <w:rPr>
          <w:i/>
          <w:iCs/>
        </w:rPr>
        <w:t>65</w:t>
      </w:r>
      <w:r w:rsidRPr="00230A90">
        <w:t>(11), 2271–2279. https://doi.org/10.1080/17470218.2012.711335</w:t>
      </w:r>
    </w:p>
    <w:p w14:paraId="34DB8671" w14:textId="77777777" w:rsidR="00230A90" w:rsidRPr="00230A90" w:rsidRDefault="00230A90" w:rsidP="00D22D55">
      <w:pPr>
        <w:pStyle w:val="Bibliography"/>
      </w:pPr>
      <w:r w:rsidRPr="00230A90">
        <w:t xml:space="preserve">McDonald, R. P. (1999). Test homogeneity, reliability, and generalizability. In </w:t>
      </w:r>
      <w:r w:rsidRPr="00230A90">
        <w:rPr>
          <w:i/>
          <w:iCs/>
        </w:rPr>
        <w:t>Test theory: A unified approach</w:t>
      </w:r>
      <w:r w:rsidRPr="00230A90">
        <w:t xml:space="preserve"> (pp. 76–120). Lawrence Erlbaum Associates.</w:t>
      </w:r>
    </w:p>
    <w:p w14:paraId="64C16FB2" w14:textId="77777777" w:rsidR="00230A90" w:rsidRPr="00230A90" w:rsidRDefault="00230A90" w:rsidP="00D22D55">
      <w:pPr>
        <w:pStyle w:val="Bibliography"/>
      </w:pPr>
      <w:r w:rsidRPr="00230A90">
        <w:lastRenderedPageBreak/>
        <w:t>McQueen, R. A., &amp; Knussen, C. (2013). Introduction to research methods and statistics in psychology: A practical guide to the undergraduate researcher (2nd ed.). Sage.</w:t>
      </w:r>
    </w:p>
    <w:p w14:paraId="6BE6E6EA" w14:textId="77777777" w:rsidR="00230A90" w:rsidRPr="00230A90" w:rsidRDefault="00230A90" w:rsidP="00D22D55">
      <w:pPr>
        <w:pStyle w:val="Bibliography"/>
      </w:pPr>
      <w:r w:rsidRPr="00230A90">
        <w:t>Morling, B. (2017). Research methods in psychology: Evaluating a world of information (3rd ed.). WW Norton &amp; Company.</w:t>
      </w:r>
    </w:p>
    <w:p w14:paraId="14358464" w14:textId="77777777" w:rsidR="00230A90" w:rsidRPr="00230A90" w:rsidRDefault="00230A90" w:rsidP="00D22D55">
      <w:pPr>
        <w:pStyle w:val="Bibliography"/>
      </w:pPr>
      <w:r w:rsidRPr="00230A90">
        <w:t xml:space="preserve">Murphy, K. R., &amp; Davidshofer, C. O. (2005). </w:t>
      </w:r>
      <w:r w:rsidRPr="00230A90">
        <w:rPr>
          <w:i/>
          <w:iCs/>
        </w:rPr>
        <w:t>Psychological Testing: Principles and Applications</w:t>
      </w:r>
      <w:r w:rsidRPr="00230A90">
        <w:t>. Pearson/Prentice Hall.</w:t>
      </w:r>
    </w:p>
    <w:p w14:paraId="64249AA9" w14:textId="77777777" w:rsidR="00230A90" w:rsidRPr="00230A90" w:rsidRDefault="00230A90" w:rsidP="00D22D55">
      <w:pPr>
        <w:pStyle w:val="Bibliography"/>
      </w:pPr>
      <w:r w:rsidRPr="00230A90">
        <w:t xml:space="preserve">Nelson, L. D., Simmons, J., &amp; Simonsohn, U. (2018). Psychology’s Renaissance. </w:t>
      </w:r>
      <w:r w:rsidRPr="00230A90">
        <w:rPr>
          <w:i/>
          <w:iCs/>
        </w:rPr>
        <w:t>Annual Review of Psychology</w:t>
      </w:r>
      <w:r w:rsidRPr="00230A90">
        <w:t xml:space="preserve">, </w:t>
      </w:r>
      <w:r w:rsidRPr="00230A90">
        <w:rPr>
          <w:i/>
          <w:iCs/>
        </w:rPr>
        <w:t>69</w:t>
      </w:r>
      <w:r w:rsidRPr="00230A90">
        <w:t>(1), 511–534. https://doi.org/10.1146/annurev-psych-122216-011836</w:t>
      </w:r>
    </w:p>
    <w:p w14:paraId="6B4E3749" w14:textId="77777777" w:rsidR="00230A90" w:rsidRPr="00230A90" w:rsidRDefault="00230A90" w:rsidP="00D22D55">
      <w:pPr>
        <w:pStyle w:val="Bibliography"/>
      </w:pPr>
      <w:r w:rsidRPr="00230A90">
        <w:t xml:space="preserve">Nuijten, M. B., Hartgerink, C. H. J., van Assen, M. A. L. M., Epskamp, S., &amp; Wicherts, J. M. (2015). The prevalence of statistical reporting errors in psychology (1985–2013). </w:t>
      </w:r>
      <w:r w:rsidRPr="00230A90">
        <w:rPr>
          <w:i/>
          <w:iCs/>
        </w:rPr>
        <w:t>Behavior Research Methods</w:t>
      </w:r>
      <w:r w:rsidRPr="00230A90">
        <w:t>. https://doi.org/10.3758/s13428-015-0664-2</w:t>
      </w:r>
    </w:p>
    <w:p w14:paraId="32ABC8F5" w14:textId="77777777" w:rsidR="00230A90" w:rsidRPr="00230A90" w:rsidRDefault="00230A90" w:rsidP="00D22D55">
      <w:pPr>
        <w:pStyle w:val="Bibliography"/>
      </w:pPr>
      <w:r w:rsidRPr="00230A90">
        <w:t xml:space="preserve">Nunnally, J., &amp; Bernstein, I. (1994). </w:t>
      </w:r>
      <w:r w:rsidRPr="00230A90">
        <w:rPr>
          <w:i/>
          <w:iCs/>
        </w:rPr>
        <w:t>Psychometric Theory</w:t>
      </w:r>
      <w:r w:rsidRPr="00230A90">
        <w:t xml:space="preserve"> (3rd edition). McGraw-Hill.</w:t>
      </w:r>
    </w:p>
    <w:p w14:paraId="034925F7" w14:textId="77777777" w:rsidR="00230A90" w:rsidRPr="00230A90" w:rsidRDefault="00230A90" w:rsidP="00D22D55">
      <w:pPr>
        <w:pStyle w:val="Bibliography"/>
      </w:pPr>
      <w:r w:rsidRPr="00230A90">
        <w:t xml:space="preserve">Parsons, S. (2018). Visualising two approaches to explore reliability-power relationships. </w:t>
      </w:r>
      <w:r w:rsidRPr="00230A90">
        <w:rPr>
          <w:i/>
          <w:iCs/>
        </w:rPr>
        <w:t>Preprint</w:t>
      </w:r>
      <w:r w:rsidRPr="00230A90">
        <w:t>. https://doi.org/10.31234/osf.io/qh5mf</w:t>
      </w:r>
    </w:p>
    <w:p w14:paraId="284228BC" w14:textId="77777777" w:rsidR="00230A90" w:rsidRPr="00230A90" w:rsidRDefault="00230A90" w:rsidP="00D22D55">
      <w:pPr>
        <w:pStyle w:val="Bibliography"/>
      </w:pPr>
      <w:r w:rsidRPr="00230A90">
        <w:t xml:space="preserve">Renkewitz, F., &amp; Keiner, M. (2019). How to Detect Publication Bias in Psychological Research. </w:t>
      </w:r>
      <w:r w:rsidRPr="00230A90">
        <w:rPr>
          <w:i/>
          <w:iCs/>
        </w:rPr>
        <w:t>Zeitschrift Für Psychologie</w:t>
      </w:r>
      <w:r w:rsidRPr="00230A90">
        <w:t xml:space="preserve">, </w:t>
      </w:r>
      <w:r w:rsidRPr="00230A90">
        <w:rPr>
          <w:i/>
          <w:iCs/>
        </w:rPr>
        <w:t>227</w:t>
      </w:r>
      <w:r w:rsidRPr="00230A90">
        <w:t>(4), 261–279. https://doi.org/10.1027/2151-2604/a000386</w:t>
      </w:r>
    </w:p>
    <w:p w14:paraId="0D216A07" w14:textId="77777777" w:rsidR="00230A90" w:rsidRPr="00230A90" w:rsidRDefault="00230A90" w:rsidP="00D22D55">
      <w:pPr>
        <w:pStyle w:val="Bibliography"/>
      </w:pPr>
      <w:r w:rsidRPr="00230A90">
        <w:t xml:space="preserve">Revelle, W. (2018). </w:t>
      </w:r>
      <w:r w:rsidRPr="00230A90">
        <w:rPr>
          <w:i/>
          <w:iCs/>
        </w:rPr>
        <w:t>psych: Procedures for Psychological, Psychometric, and Personality Research</w:t>
      </w:r>
      <w:r w:rsidRPr="00230A90">
        <w:t>. Northwestern University. https://CRAN.R-project.org/package=psych</w:t>
      </w:r>
    </w:p>
    <w:p w14:paraId="55ED3BB9" w14:textId="77777777" w:rsidR="00230A90" w:rsidRPr="00230A90" w:rsidRDefault="00230A90" w:rsidP="00D22D55">
      <w:pPr>
        <w:pStyle w:val="Bibliography"/>
      </w:pPr>
      <w:r w:rsidRPr="00230A90">
        <w:t xml:space="preserve">Scheel, A. M., Schijen, M. R. M. J., &amp; Lakens, D. (2021). An Excess of Positive Results: Comparing the Standard Psychology Literature With Registered Reports. </w:t>
      </w:r>
      <w:r w:rsidRPr="00230A90">
        <w:rPr>
          <w:i/>
          <w:iCs/>
        </w:rPr>
        <w:t>Advances in Methods and Practices in Psychological Science</w:t>
      </w:r>
      <w:r w:rsidRPr="00230A90">
        <w:t xml:space="preserve">, </w:t>
      </w:r>
      <w:r w:rsidRPr="00230A90">
        <w:rPr>
          <w:i/>
          <w:iCs/>
        </w:rPr>
        <w:t>4</w:t>
      </w:r>
      <w:r w:rsidRPr="00230A90">
        <w:t>(2), 25152459211007468. https://doi.org/10.1177/25152459211007467</w:t>
      </w:r>
    </w:p>
    <w:p w14:paraId="0919165B" w14:textId="77777777" w:rsidR="00230A90" w:rsidRPr="00230A90" w:rsidRDefault="00230A90" w:rsidP="00D22D55">
      <w:pPr>
        <w:pStyle w:val="Bibliography"/>
      </w:pPr>
      <w:r w:rsidRPr="00230A90">
        <w:lastRenderedPageBreak/>
        <w:t xml:space="preserve">Schmidt, F. L., &amp; Hunter, J. E. (2015). </w:t>
      </w:r>
      <w:r w:rsidRPr="00230A90">
        <w:rPr>
          <w:i/>
          <w:iCs/>
        </w:rPr>
        <w:t>Methods of Meta-Analysis: Correcting Error and Bias in Research Findings</w:t>
      </w:r>
      <w:r w:rsidRPr="00230A90">
        <w:t>. SAGE Publications, Ltd. https://doi.org/10.4135/9781483398105</w:t>
      </w:r>
    </w:p>
    <w:p w14:paraId="227B54FC" w14:textId="77777777" w:rsidR="00230A90" w:rsidRPr="00230A90" w:rsidRDefault="00230A90" w:rsidP="00D22D55">
      <w:pPr>
        <w:pStyle w:val="Bibliography"/>
      </w:pPr>
      <w:r w:rsidRPr="00230A90">
        <w:t xml:space="preserve">Schmitt, N. (1996). Uses and abuses of coefficient alpha. </w:t>
      </w:r>
      <w:r w:rsidRPr="00230A90">
        <w:rPr>
          <w:i/>
          <w:iCs/>
        </w:rPr>
        <w:t>Psychological Assessment</w:t>
      </w:r>
      <w:r w:rsidRPr="00230A90">
        <w:t xml:space="preserve">, </w:t>
      </w:r>
      <w:r w:rsidRPr="00230A90">
        <w:rPr>
          <w:i/>
          <w:iCs/>
        </w:rPr>
        <w:t>8</w:t>
      </w:r>
      <w:r w:rsidRPr="00230A90">
        <w:t>(4), 350–353. https://doi.org/10.1037/1040-3590.8.4.350</w:t>
      </w:r>
    </w:p>
    <w:p w14:paraId="70781CAA" w14:textId="77777777" w:rsidR="00230A90" w:rsidRPr="00230A90" w:rsidRDefault="00230A90" w:rsidP="00D22D55">
      <w:pPr>
        <w:pStyle w:val="Bibliography"/>
      </w:pPr>
      <w:r w:rsidRPr="00230A90">
        <w:t xml:space="preserve">Sheather, S. J. (2004). Density Estimation. </w:t>
      </w:r>
      <w:r w:rsidRPr="00230A90">
        <w:rPr>
          <w:i/>
          <w:iCs/>
        </w:rPr>
        <w:t>Statistical Science</w:t>
      </w:r>
      <w:r w:rsidRPr="00230A90">
        <w:t xml:space="preserve">, </w:t>
      </w:r>
      <w:r w:rsidRPr="00230A90">
        <w:rPr>
          <w:i/>
          <w:iCs/>
        </w:rPr>
        <w:t>19</w:t>
      </w:r>
      <w:r w:rsidRPr="00230A90">
        <w:t>(4), 588–597.</w:t>
      </w:r>
    </w:p>
    <w:p w14:paraId="4AF08CC9" w14:textId="77777777" w:rsidR="00230A90" w:rsidRPr="00230A90" w:rsidRDefault="00230A90" w:rsidP="00D22D55">
      <w:pPr>
        <w:pStyle w:val="Bibliography"/>
      </w:pPr>
      <w:r w:rsidRPr="00230A90">
        <w:t xml:space="preserve">Sijtsma, K. (2009). On the Use, the Misuse, and the Very Limited Usefulness of Cronbach’s Alpha. </w:t>
      </w:r>
      <w:r w:rsidRPr="00230A90">
        <w:rPr>
          <w:i/>
          <w:iCs/>
        </w:rPr>
        <w:t>Psychometrika</w:t>
      </w:r>
      <w:r w:rsidRPr="00230A90">
        <w:t xml:space="preserve">, </w:t>
      </w:r>
      <w:r w:rsidRPr="00230A90">
        <w:rPr>
          <w:i/>
          <w:iCs/>
        </w:rPr>
        <w:t>74</w:t>
      </w:r>
      <w:r w:rsidRPr="00230A90">
        <w:t>(1), 107–120. https://doi.org/10.1007/s11336-008-9101-0</w:t>
      </w:r>
    </w:p>
    <w:p w14:paraId="0955CB92" w14:textId="77777777" w:rsidR="00230A90" w:rsidRPr="00230A90" w:rsidRDefault="00230A90" w:rsidP="00D22D55">
      <w:pPr>
        <w:pStyle w:val="Bibliography"/>
      </w:pPr>
      <w:r w:rsidRPr="00230A90">
        <w:t xml:space="preserve">Silverman, B. W. (1986). </w:t>
      </w:r>
      <w:r w:rsidRPr="00230A90">
        <w:rPr>
          <w:i/>
          <w:iCs/>
        </w:rPr>
        <w:t>Density Estimation for Statistics and Data Analysis</w:t>
      </w:r>
      <w:r w:rsidRPr="00230A90">
        <w:t>. Routledge. https://doi.org/10.1201/9781315140919</w:t>
      </w:r>
    </w:p>
    <w:p w14:paraId="3B6F5DA1" w14:textId="77777777" w:rsidR="00230A90" w:rsidRPr="00230A90" w:rsidRDefault="00230A90" w:rsidP="00D22D55">
      <w:pPr>
        <w:pStyle w:val="Bibliography"/>
      </w:pPr>
      <w:r w:rsidRPr="00230A90">
        <w:t xml:space="preserve">Simmons, J. P., Nelson, L. D., &amp; Simonsohn, U. (2011). False-positive psychology: Undisclosed flexibility in data collection and analysis allows presenting anything as significant. </w:t>
      </w:r>
      <w:r w:rsidRPr="00230A90">
        <w:rPr>
          <w:i/>
          <w:iCs/>
        </w:rPr>
        <w:t>Psychological Science</w:t>
      </w:r>
      <w:r w:rsidRPr="00230A90">
        <w:t xml:space="preserve">, </w:t>
      </w:r>
      <w:r w:rsidRPr="00230A90">
        <w:rPr>
          <w:i/>
          <w:iCs/>
        </w:rPr>
        <w:t>22</w:t>
      </w:r>
      <w:r w:rsidRPr="00230A90">
        <w:t>(11), 1359–1366. https://doi.org/10.1177/0956797611417632</w:t>
      </w:r>
    </w:p>
    <w:p w14:paraId="3A67CF2B" w14:textId="77777777" w:rsidR="00230A90" w:rsidRPr="00230A90" w:rsidRDefault="00230A90" w:rsidP="00D22D55">
      <w:pPr>
        <w:pStyle w:val="Bibliography"/>
      </w:pPr>
      <w:r w:rsidRPr="00230A90">
        <w:t xml:space="preserve">Smaldino, P. E., &amp; McElreath, R. (2016). The natural selection of bad science. </w:t>
      </w:r>
      <w:r w:rsidRPr="00230A90">
        <w:rPr>
          <w:i/>
          <w:iCs/>
        </w:rPr>
        <w:t>Royal Society Open Science</w:t>
      </w:r>
      <w:r w:rsidRPr="00230A90">
        <w:t xml:space="preserve">, </w:t>
      </w:r>
      <w:r w:rsidRPr="00230A90">
        <w:rPr>
          <w:i/>
          <w:iCs/>
        </w:rPr>
        <w:t>3</w:t>
      </w:r>
      <w:r w:rsidRPr="00230A90">
        <w:t>(9), 160384. https://doi.org/10.1098/rsos.160384</w:t>
      </w:r>
    </w:p>
    <w:p w14:paraId="3B836AC1" w14:textId="77777777" w:rsidR="00230A90" w:rsidRPr="00230A90" w:rsidRDefault="00230A90" w:rsidP="00D22D55">
      <w:pPr>
        <w:pStyle w:val="Bibliography"/>
      </w:pPr>
      <w:r w:rsidRPr="00230A90">
        <w:t xml:space="preserve">Stefan, A., &amp; Schönbrodt, F. (2022). </w:t>
      </w:r>
      <w:r w:rsidRPr="00230A90">
        <w:rPr>
          <w:i/>
          <w:iCs/>
        </w:rPr>
        <w:t>Big Little Lies: A Compendium and Simulation of p-Hacking Strategies</w:t>
      </w:r>
      <w:r w:rsidRPr="00230A90">
        <w:t>. PsyArXiv. https://doi.org/10.31234/osf.io/xy2dk</w:t>
      </w:r>
    </w:p>
    <w:p w14:paraId="3BA3488D" w14:textId="77777777" w:rsidR="00230A90" w:rsidRPr="00230A90" w:rsidRDefault="00230A90" w:rsidP="00D22D55">
      <w:pPr>
        <w:pStyle w:val="Bibliography"/>
      </w:pPr>
      <w:r w:rsidRPr="00230A90">
        <w:t xml:space="preserve">Strathern, M. (1997). ‘Improving ratings’: Audit in the British University system. </w:t>
      </w:r>
      <w:r w:rsidRPr="00230A90">
        <w:rPr>
          <w:i/>
          <w:iCs/>
        </w:rPr>
        <w:t>European Review</w:t>
      </w:r>
      <w:r w:rsidRPr="00230A90">
        <w:t xml:space="preserve">, </w:t>
      </w:r>
      <w:r w:rsidRPr="00230A90">
        <w:rPr>
          <w:i/>
          <w:iCs/>
        </w:rPr>
        <w:t>5</w:t>
      </w:r>
      <w:r w:rsidRPr="00230A90">
        <w:t>(3), 305–321. https://doi.org/10.1002/(SICI)1234-981X(199707)5:3&lt;305::AID-EURO184&gt;3.0.CO;2-4</w:t>
      </w:r>
    </w:p>
    <w:p w14:paraId="02232C48" w14:textId="77777777" w:rsidR="00230A90" w:rsidRPr="00230A90" w:rsidRDefault="00230A90" w:rsidP="00D22D55">
      <w:pPr>
        <w:pStyle w:val="Bibliography"/>
      </w:pPr>
      <w:r w:rsidRPr="00230A90">
        <w:t>Trosset, M. W. (2009). An Introduction to Statistical Inference and Its Applications with R (UK ed. edition). Routledge.</w:t>
      </w:r>
    </w:p>
    <w:p w14:paraId="1A667E94" w14:textId="77777777" w:rsidR="00230A90" w:rsidRPr="00230A90" w:rsidRDefault="00230A90" w:rsidP="00D22D55">
      <w:pPr>
        <w:pStyle w:val="Bibliography"/>
      </w:pPr>
      <w:r w:rsidRPr="00230A90">
        <w:lastRenderedPageBreak/>
        <w:t xml:space="preserve">van Zyl, J. M., Neudecker, H., &amp; Nel, D. G. (2000). On the distribution of the maximum likelihood estimator of Cronbach’s alpha. </w:t>
      </w:r>
      <w:r w:rsidRPr="00230A90">
        <w:rPr>
          <w:i/>
          <w:iCs/>
        </w:rPr>
        <w:t>Psychometrika</w:t>
      </w:r>
      <w:r w:rsidRPr="00230A90">
        <w:t xml:space="preserve">, </w:t>
      </w:r>
      <w:r w:rsidRPr="00230A90">
        <w:rPr>
          <w:i/>
          <w:iCs/>
        </w:rPr>
        <w:t>65</w:t>
      </w:r>
      <w:r w:rsidRPr="00230A90">
        <w:t>(3), 271–280. https://doi.org/10.1007/BF02296146</w:t>
      </w:r>
    </w:p>
    <w:p w14:paraId="6912C4FD" w14:textId="77777777" w:rsidR="00230A90" w:rsidRPr="00230A90" w:rsidRDefault="00230A90" w:rsidP="00D22D55">
      <w:pPr>
        <w:pStyle w:val="Bibliography"/>
      </w:pPr>
      <w:r w:rsidRPr="00230A90">
        <w:t xml:space="preserve">Wickham, H., &amp; RStudio. (2022). </w:t>
      </w:r>
      <w:r w:rsidRPr="00230A90">
        <w:rPr>
          <w:i/>
          <w:iCs/>
        </w:rPr>
        <w:t>stringr: Simple, Consistent Wrappers for Common String Operations</w:t>
      </w:r>
      <w:r w:rsidRPr="00230A90">
        <w:t xml:space="preserve"> (1.5.0). https://CRAN.R-project.org/package=stringr</w:t>
      </w:r>
    </w:p>
    <w:p w14:paraId="101C0ADC" w14:textId="77777777" w:rsidR="00230A90" w:rsidRPr="00230A90" w:rsidRDefault="00230A90" w:rsidP="00D22D55">
      <w:pPr>
        <w:pStyle w:val="Bibliography"/>
      </w:pPr>
      <w:r w:rsidRPr="00230A90">
        <w:t xml:space="preserve">Wiernik, B. M., &amp; Dahlke, J. A. (2020). Obtaining Unbiased Results in Meta-Analysis: The Importance of Correcting for Statistical Artifacts. </w:t>
      </w:r>
      <w:r w:rsidRPr="00230A90">
        <w:rPr>
          <w:i/>
          <w:iCs/>
        </w:rPr>
        <w:t>Advances in Methods and Practices in Psychological Science</w:t>
      </w:r>
      <w:r w:rsidRPr="00230A90">
        <w:t xml:space="preserve">, </w:t>
      </w:r>
      <w:r w:rsidRPr="00230A90">
        <w:rPr>
          <w:i/>
          <w:iCs/>
        </w:rPr>
        <w:t>3</w:t>
      </w:r>
      <w:r w:rsidRPr="00230A90">
        <w:t>(1), 94–123. https://doi.org/10.1177/2515245919885611</w:t>
      </w:r>
    </w:p>
    <w:p w14:paraId="1ED95172" w14:textId="77777777" w:rsidR="00230A90" w:rsidRPr="00230A90" w:rsidRDefault="00230A90" w:rsidP="00D22D55">
      <w:pPr>
        <w:pStyle w:val="Bibliography"/>
      </w:pPr>
      <w:r w:rsidRPr="00230A90">
        <w:t xml:space="preserve">Yarkoni, T., &amp; Westfall, J. (2017). Choosing Prediction Over Explanation in Psychology: Lessons From Machine Learning. </w:t>
      </w:r>
      <w:r w:rsidRPr="00230A90">
        <w:rPr>
          <w:i/>
          <w:iCs/>
        </w:rPr>
        <w:t>Perspectives on Psychological Science</w:t>
      </w:r>
      <w:r w:rsidRPr="00230A90">
        <w:t xml:space="preserve">, </w:t>
      </w:r>
      <w:r w:rsidRPr="00230A90">
        <w:rPr>
          <w:i/>
          <w:iCs/>
        </w:rPr>
        <w:t>12</w:t>
      </w:r>
      <w:r w:rsidRPr="00230A90">
        <w:t>(6), 1100–1122. https://doi.org/10.1177/1745691617693393</w:t>
      </w:r>
    </w:p>
    <w:p w14:paraId="74242080" w14:textId="249EF999" w:rsidR="00EA61B4" w:rsidRPr="003D7456" w:rsidRDefault="00000000" w:rsidP="00981E25">
      <w:r w:rsidRPr="003D7456">
        <w:fldChar w:fldCharType="end"/>
      </w:r>
      <w:bookmarkStart w:id="20" w:name="_sryf0rf5v25j" w:colFirst="0" w:colLast="0"/>
      <w:bookmarkEnd w:id="20"/>
    </w:p>
    <w:sectPr w:rsidR="00EA61B4" w:rsidRPr="003D7456" w:rsidSect="00D22D55">
      <w:type w:val="continuous"/>
      <w:pgSz w:w="11906" w:h="16838"/>
      <w:pgMar w:top="1440" w:right="1440" w:bottom="1440" w:left="1440" w:header="720" w:footer="720" w:gutter="0"/>
      <w:pgNumType w:start="12"/>
      <w:cols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3388A" w14:textId="77777777" w:rsidR="00FD2E70" w:rsidRDefault="00FD2E70" w:rsidP="00981E25">
      <w:r>
        <w:separator/>
      </w:r>
    </w:p>
  </w:endnote>
  <w:endnote w:type="continuationSeparator" w:id="0">
    <w:p w14:paraId="5AB9E7F9" w14:textId="77777777" w:rsidR="00FD2E70" w:rsidRDefault="00FD2E70" w:rsidP="00981E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125358"/>
      <w:docPartObj>
        <w:docPartGallery w:val="Page Numbers (Bottom of Page)"/>
        <w:docPartUnique/>
      </w:docPartObj>
    </w:sdtPr>
    <w:sdtContent>
      <w:p w14:paraId="7AB4B670" w14:textId="6CA6CDEF" w:rsidR="00B00494" w:rsidRDefault="00B00494" w:rsidP="000222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02A187" w14:textId="0C08E1E5" w:rsidR="00C62414" w:rsidRDefault="00C62414" w:rsidP="00B00494">
    <w:pPr>
      <w:pStyle w:val="Footer"/>
      <w:ind w:right="360"/>
      <w:rPr>
        <w:rStyle w:val="PageNumber"/>
      </w:rPr>
    </w:pPr>
  </w:p>
  <w:p w14:paraId="4713A2EA" w14:textId="77777777" w:rsidR="00C62414" w:rsidRDefault="00C62414" w:rsidP="00981E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ABAB" w14:textId="77777777" w:rsidR="00C62414" w:rsidRDefault="00C62414" w:rsidP="00B00494">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F5780" w14:textId="77777777" w:rsidR="00FD2E70" w:rsidRDefault="00FD2E70" w:rsidP="00981E25">
      <w:r>
        <w:separator/>
      </w:r>
    </w:p>
  </w:footnote>
  <w:footnote w:type="continuationSeparator" w:id="0">
    <w:p w14:paraId="17FC59C8" w14:textId="77777777" w:rsidR="00FD2E70" w:rsidRDefault="00FD2E70" w:rsidP="00981E25">
      <w:r>
        <w:continuationSeparator/>
      </w:r>
    </w:p>
  </w:footnote>
  <w:footnote w:id="1">
    <w:p w14:paraId="72A3AB7B" w14:textId="43C58899" w:rsidR="003E0BDE" w:rsidRPr="003E0BDE" w:rsidRDefault="003E0BDE" w:rsidP="00981E25">
      <w:pPr>
        <w:pStyle w:val="FootnoteText"/>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2">
    <w:p w14:paraId="0A5660D8" w14:textId="68D76BCE" w:rsidR="003E0BDE" w:rsidRDefault="003E0BDE" w:rsidP="00981E25">
      <w:r>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rsidP="00981E25">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1887693"/>
      <w:docPartObj>
        <w:docPartGallery w:val="Page Numbers (Top of Page)"/>
        <w:docPartUnique/>
      </w:docPartObj>
    </w:sdtPr>
    <w:sdtContent>
      <w:p w14:paraId="3BAE5FE1" w14:textId="5B29BFC2" w:rsidR="00B00494" w:rsidRDefault="00B00494" w:rsidP="000222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ADCB21" w14:textId="77777777" w:rsidR="00DB6C12" w:rsidRDefault="00DB6C12" w:rsidP="00B0049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0998365"/>
      <w:docPartObj>
        <w:docPartGallery w:val="Page Numbers (Top of Page)"/>
        <w:docPartUnique/>
      </w:docPartObj>
    </w:sdtPr>
    <w:sdtContent>
      <w:p w14:paraId="1F0569CB" w14:textId="1E47B339" w:rsidR="00B00494" w:rsidRDefault="00B00494" w:rsidP="000222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3674121"/>
      <w:docPartObj>
        <w:docPartGallery w:val="Page Numbers (Top of Page)"/>
        <w:docPartUnique/>
      </w:docPartObj>
    </w:sdtPr>
    <w:sdtContent>
      <w:p w14:paraId="397501B2" w14:textId="5200FEC0" w:rsidR="00B00494" w:rsidRDefault="00B00494" w:rsidP="000222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4FB9C5" w14:textId="77777777" w:rsidR="00EA61B4" w:rsidRDefault="00EA61B4" w:rsidP="00B00494">
    <w:pPr>
      <w:ind w:right="360" w:firstLine="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17CEA"/>
    <w:rsid w:val="00030932"/>
    <w:rsid w:val="000354F1"/>
    <w:rsid w:val="00065088"/>
    <w:rsid w:val="00067190"/>
    <w:rsid w:val="000A1CCF"/>
    <w:rsid w:val="000A600B"/>
    <w:rsid w:val="000A6595"/>
    <w:rsid w:val="000C323A"/>
    <w:rsid w:val="000E1C81"/>
    <w:rsid w:val="000E3E8B"/>
    <w:rsid w:val="00102260"/>
    <w:rsid w:val="00143E09"/>
    <w:rsid w:val="00153BAC"/>
    <w:rsid w:val="00164FB6"/>
    <w:rsid w:val="001D109E"/>
    <w:rsid w:val="001D5552"/>
    <w:rsid w:val="001D5C22"/>
    <w:rsid w:val="001E3F30"/>
    <w:rsid w:val="00204BBC"/>
    <w:rsid w:val="0022609B"/>
    <w:rsid w:val="00230A90"/>
    <w:rsid w:val="00241661"/>
    <w:rsid w:val="002417E4"/>
    <w:rsid w:val="00246B8C"/>
    <w:rsid w:val="0025440D"/>
    <w:rsid w:val="00260EAB"/>
    <w:rsid w:val="00265B4C"/>
    <w:rsid w:val="00267F4F"/>
    <w:rsid w:val="00270C24"/>
    <w:rsid w:val="00281705"/>
    <w:rsid w:val="0028648F"/>
    <w:rsid w:val="002A0FB1"/>
    <w:rsid w:val="002A543E"/>
    <w:rsid w:val="002E5A6A"/>
    <w:rsid w:val="002E6EA7"/>
    <w:rsid w:val="0031369B"/>
    <w:rsid w:val="00314CFE"/>
    <w:rsid w:val="00315C52"/>
    <w:rsid w:val="00317B2B"/>
    <w:rsid w:val="00320612"/>
    <w:rsid w:val="00322934"/>
    <w:rsid w:val="00325118"/>
    <w:rsid w:val="0033386B"/>
    <w:rsid w:val="0034538A"/>
    <w:rsid w:val="00351CA1"/>
    <w:rsid w:val="0038176F"/>
    <w:rsid w:val="00383EFE"/>
    <w:rsid w:val="003852B0"/>
    <w:rsid w:val="00386A6B"/>
    <w:rsid w:val="003916ED"/>
    <w:rsid w:val="003B3CF3"/>
    <w:rsid w:val="003B41E0"/>
    <w:rsid w:val="003C57A9"/>
    <w:rsid w:val="003D34FD"/>
    <w:rsid w:val="003D7456"/>
    <w:rsid w:val="003E0BDE"/>
    <w:rsid w:val="003E340A"/>
    <w:rsid w:val="003F0999"/>
    <w:rsid w:val="00403B43"/>
    <w:rsid w:val="00403FCD"/>
    <w:rsid w:val="0041155E"/>
    <w:rsid w:val="004150EA"/>
    <w:rsid w:val="004254DC"/>
    <w:rsid w:val="004378A8"/>
    <w:rsid w:val="0044769D"/>
    <w:rsid w:val="0045264A"/>
    <w:rsid w:val="0045535F"/>
    <w:rsid w:val="00455E5A"/>
    <w:rsid w:val="00461F7D"/>
    <w:rsid w:val="0046498E"/>
    <w:rsid w:val="00465A97"/>
    <w:rsid w:val="00474316"/>
    <w:rsid w:val="00490415"/>
    <w:rsid w:val="004A672A"/>
    <w:rsid w:val="004D578C"/>
    <w:rsid w:val="0050178E"/>
    <w:rsid w:val="00505884"/>
    <w:rsid w:val="00507E8F"/>
    <w:rsid w:val="0051554E"/>
    <w:rsid w:val="005218D7"/>
    <w:rsid w:val="005350E3"/>
    <w:rsid w:val="005416E8"/>
    <w:rsid w:val="00571FD3"/>
    <w:rsid w:val="00572E85"/>
    <w:rsid w:val="00585DBF"/>
    <w:rsid w:val="005861A6"/>
    <w:rsid w:val="0059704A"/>
    <w:rsid w:val="005A2131"/>
    <w:rsid w:val="005B33DC"/>
    <w:rsid w:val="005C0D31"/>
    <w:rsid w:val="005C5F4F"/>
    <w:rsid w:val="005D0B72"/>
    <w:rsid w:val="005D738A"/>
    <w:rsid w:val="005D7510"/>
    <w:rsid w:val="005E47D9"/>
    <w:rsid w:val="005F525D"/>
    <w:rsid w:val="00603075"/>
    <w:rsid w:val="006412E5"/>
    <w:rsid w:val="00692C43"/>
    <w:rsid w:val="006B52E4"/>
    <w:rsid w:val="006D3340"/>
    <w:rsid w:val="006E22EE"/>
    <w:rsid w:val="006F7B44"/>
    <w:rsid w:val="0071636A"/>
    <w:rsid w:val="00722D82"/>
    <w:rsid w:val="00727185"/>
    <w:rsid w:val="0074172A"/>
    <w:rsid w:val="00742DEB"/>
    <w:rsid w:val="007466F4"/>
    <w:rsid w:val="00760608"/>
    <w:rsid w:val="00776354"/>
    <w:rsid w:val="00776C51"/>
    <w:rsid w:val="007820C1"/>
    <w:rsid w:val="00795495"/>
    <w:rsid w:val="00797E96"/>
    <w:rsid w:val="007A1D74"/>
    <w:rsid w:val="007D552A"/>
    <w:rsid w:val="007F2C35"/>
    <w:rsid w:val="0080649F"/>
    <w:rsid w:val="008222CB"/>
    <w:rsid w:val="00842270"/>
    <w:rsid w:val="00866AFC"/>
    <w:rsid w:val="0087785E"/>
    <w:rsid w:val="0089361F"/>
    <w:rsid w:val="008D723D"/>
    <w:rsid w:val="008E1261"/>
    <w:rsid w:val="008F5232"/>
    <w:rsid w:val="009016DB"/>
    <w:rsid w:val="00904333"/>
    <w:rsid w:val="00940F13"/>
    <w:rsid w:val="009414B7"/>
    <w:rsid w:val="00965BC3"/>
    <w:rsid w:val="00966BB3"/>
    <w:rsid w:val="00975191"/>
    <w:rsid w:val="00981E25"/>
    <w:rsid w:val="0098478B"/>
    <w:rsid w:val="00992FFB"/>
    <w:rsid w:val="009B6DF0"/>
    <w:rsid w:val="009D353B"/>
    <w:rsid w:val="009E7D0B"/>
    <w:rsid w:val="00A22617"/>
    <w:rsid w:val="00A31486"/>
    <w:rsid w:val="00A538F7"/>
    <w:rsid w:val="00A558D9"/>
    <w:rsid w:val="00A62D3F"/>
    <w:rsid w:val="00A6601E"/>
    <w:rsid w:val="00A9326B"/>
    <w:rsid w:val="00A9360E"/>
    <w:rsid w:val="00A969CB"/>
    <w:rsid w:val="00AA238C"/>
    <w:rsid w:val="00AB4CBF"/>
    <w:rsid w:val="00AC5FF4"/>
    <w:rsid w:val="00AD1813"/>
    <w:rsid w:val="00AE3084"/>
    <w:rsid w:val="00AE6F83"/>
    <w:rsid w:val="00AF4D95"/>
    <w:rsid w:val="00AF57C9"/>
    <w:rsid w:val="00B00494"/>
    <w:rsid w:val="00B40405"/>
    <w:rsid w:val="00B4155F"/>
    <w:rsid w:val="00B44A65"/>
    <w:rsid w:val="00BB2845"/>
    <w:rsid w:val="00BC1B00"/>
    <w:rsid w:val="00BC7EA7"/>
    <w:rsid w:val="00BD77FE"/>
    <w:rsid w:val="00BE1DCD"/>
    <w:rsid w:val="00C04BED"/>
    <w:rsid w:val="00C155AF"/>
    <w:rsid w:val="00C21E95"/>
    <w:rsid w:val="00C33A87"/>
    <w:rsid w:val="00C40348"/>
    <w:rsid w:val="00C522E4"/>
    <w:rsid w:val="00C5390B"/>
    <w:rsid w:val="00C62414"/>
    <w:rsid w:val="00C66910"/>
    <w:rsid w:val="00C74798"/>
    <w:rsid w:val="00C76F5C"/>
    <w:rsid w:val="00C77384"/>
    <w:rsid w:val="00C80A5A"/>
    <w:rsid w:val="00C827A9"/>
    <w:rsid w:val="00C85F45"/>
    <w:rsid w:val="00CA5970"/>
    <w:rsid w:val="00CC116B"/>
    <w:rsid w:val="00CC3C26"/>
    <w:rsid w:val="00CC6B59"/>
    <w:rsid w:val="00CE7CCB"/>
    <w:rsid w:val="00D15E5B"/>
    <w:rsid w:val="00D22D55"/>
    <w:rsid w:val="00D3622F"/>
    <w:rsid w:val="00D50024"/>
    <w:rsid w:val="00D5063B"/>
    <w:rsid w:val="00D718EF"/>
    <w:rsid w:val="00D744C3"/>
    <w:rsid w:val="00D9581E"/>
    <w:rsid w:val="00DB6C12"/>
    <w:rsid w:val="00DC2006"/>
    <w:rsid w:val="00DC2846"/>
    <w:rsid w:val="00DD6E36"/>
    <w:rsid w:val="00DE02DC"/>
    <w:rsid w:val="00DF54F6"/>
    <w:rsid w:val="00E01165"/>
    <w:rsid w:val="00E05E88"/>
    <w:rsid w:val="00E1343B"/>
    <w:rsid w:val="00E15004"/>
    <w:rsid w:val="00E2097A"/>
    <w:rsid w:val="00E30C0D"/>
    <w:rsid w:val="00E3121A"/>
    <w:rsid w:val="00E51C82"/>
    <w:rsid w:val="00E54881"/>
    <w:rsid w:val="00E55A20"/>
    <w:rsid w:val="00EA12F5"/>
    <w:rsid w:val="00EA61B4"/>
    <w:rsid w:val="00ED73B6"/>
    <w:rsid w:val="00F02203"/>
    <w:rsid w:val="00F06CE9"/>
    <w:rsid w:val="00F0765D"/>
    <w:rsid w:val="00F2106A"/>
    <w:rsid w:val="00F22D82"/>
    <w:rsid w:val="00F22DC7"/>
    <w:rsid w:val="00F27555"/>
    <w:rsid w:val="00F30D02"/>
    <w:rsid w:val="00F354D5"/>
    <w:rsid w:val="00F52853"/>
    <w:rsid w:val="00F65D17"/>
    <w:rsid w:val="00F77B1D"/>
    <w:rsid w:val="00F87168"/>
    <w:rsid w:val="00F96C8F"/>
    <w:rsid w:val="00FA3F60"/>
    <w:rsid w:val="00FB62AC"/>
    <w:rsid w:val="00FC3522"/>
    <w:rsid w:val="00FD2E70"/>
    <w:rsid w:val="00FD706B"/>
    <w:rsid w:val="00FF3DA6"/>
    <w:rsid w:val="00FF6A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E25"/>
    <w:rPr>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D22D55"/>
    <w:pPr>
      <w:ind w:left="720" w:hanging="720"/>
    </w:pPr>
    <w:rPr>
      <w:lang w:val="en-GB"/>
    </w:rPr>
  </w:style>
  <w:style w:type="paragraph" w:customStyle="1" w:styleId="abstract">
    <w:name w:val="abstract"/>
    <w:basedOn w:val="Normal"/>
    <w:qFormat/>
    <w:rsid w:val="00981E25"/>
    <w:pPr>
      <w:ind w:right="26"/>
    </w:pPr>
  </w:style>
  <w:style w:type="paragraph" w:customStyle="1" w:styleId="authors">
    <w:name w:val="authors"/>
    <w:basedOn w:val="Normal"/>
    <w:qFormat/>
    <w:rsid w:val="00246B8C"/>
    <w:pPr>
      <w:ind w:firstLine="0"/>
      <w:jc w:val="center"/>
    </w:p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 w:type="character" w:styleId="PlaceholderText">
    <w:name w:val="Placeholder Text"/>
    <w:basedOn w:val="DefaultParagraphFont"/>
    <w:uiPriority w:val="99"/>
    <w:semiHidden/>
    <w:rsid w:val="00DF54F6"/>
    <w:rPr>
      <w:color w:val="808080"/>
    </w:rPr>
  </w:style>
  <w:style w:type="character" w:styleId="FollowedHyperlink">
    <w:name w:val="FollowedHyperlink"/>
    <w:basedOn w:val="DefaultParagraphFont"/>
    <w:uiPriority w:val="99"/>
    <w:semiHidden/>
    <w:unhideWhenUsed/>
    <w:rsid w:val="007163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8832">
      <w:bodyDiv w:val="1"/>
      <w:marLeft w:val="0"/>
      <w:marRight w:val="0"/>
      <w:marTop w:val="0"/>
      <w:marBottom w:val="0"/>
      <w:divBdr>
        <w:top w:val="none" w:sz="0" w:space="0" w:color="auto"/>
        <w:left w:val="none" w:sz="0" w:space="0" w:color="auto"/>
        <w:bottom w:val="none" w:sz="0" w:space="0" w:color="auto"/>
        <w:right w:val="none" w:sz="0" w:space="0" w:color="auto"/>
      </w:divBdr>
    </w:div>
    <w:div w:id="170872297">
      <w:bodyDiv w:val="1"/>
      <w:marLeft w:val="0"/>
      <w:marRight w:val="0"/>
      <w:marTop w:val="0"/>
      <w:marBottom w:val="0"/>
      <w:divBdr>
        <w:top w:val="none" w:sz="0" w:space="0" w:color="auto"/>
        <w:left w:val="none" w:sz="0" w:space="0" w:color="auto"/>
        <w:bottom w:val="none" w:sz="0" w:space="0" w:color="auto"/>
        <w:right w:val="none" w:sz="0" w:space="0" w:color="auto"/>
      </w:divBdr>
    </w:div>
    <w:div w:id="516965427">
      <w:bodyDiv w:val="1"/>
      <w:marLeft w:val="0"/>
      <w:marRight w:val="0"/>
      <w:marTop w:val="0"/>
      <w:marBottom w:val="0"/>
      <w:divBdr>
        <w:top w:val="none" w:sz="0" w:space="0" w:color="auto"/>
        <w:left w:val="none" w:sz="0" w:space="0" w:color="auto"/>
        <w:bottom w:val="none" w:sz="0" w:space="0" w:color="auto"/>
        <w:right w:val="none" w:sz="0" w:space="0" w:color="auto"/>
      </w:divBdr>
    </w:div>
    <w:div w:id="1105468499">
      <w:bodyDiv w:val="1"/>
      <w:marLeft w:val="0"/>
      <w:marRight w:val="0"/>
      <w:marTop w:val="0"/>
      <w:marBottom w:val="0"/>
      <w:divBdr>
        <w:top w:val="none" w:sz="0" w:space="0" w:color="auto"/>
        <w:left w:val="none" w:sz="0" w:space="0" w:color="auto"/>
        <w:bottom w:val="none" w:sz="0" w:space="0" w:color="auto"/>
        <w:right w:val="none" w:sz="0" w:space="0" w:color="auto"/>
      </w:divBdr>
    </w:div>
    <w:div w:id="1245795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osf.io/pe3t7/?view_only=989cdac6b0d74e04a340ea41f906e2da"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hyperlink" Target="https://osf.io/pe3t7/?view_only=989cdac6b0d74e04a340ea41f906e2da" TargetMode="External"/><Relationship Id="rId17" Type="http://schemas.openxmlformats.org/officeDocument/2006/relationships/hyperlink" Target="https://www.zotero.org/google-docs/?broken=6rXWC4" TargetMode="External"/><Relationship Id="rId2" Type="http://schemas.openxmlformats.org/officeDocument/2006/relationships/settings" Target="settings.xml"/><Relationship Id="rId16" Type="http://schemas.openxmlformats.org/officeDocument/2006/relationships/hyperlink" Target="https://www.zotero.org/google-docs/?broken=h39awk" TargetMode="Externa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hyperlink" Target="https://www.zotero.org/google-docs/?broken=Z05DpK" TargetMode="External"/><Relationship Id="rId5" Type="http://schemas.openxmlformats.org/officeDocument/2006/relationships/endnotes" Target="endnotes.xml"/><Relationship Id="rId15" Type="http://schemas.openxmlformats.org/officeDocument/2006/relationships/image" Target="media/image2.emf"/><Relationship Id="rId10" Type="http://schemas.openxmlformats.org/officeDocument/2006/relationships/header" Target="header3.xm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oter" Target="foot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3</TotalTime>
  <Pages>27</Pages>
  <Words>24133</Words>
  <Characters>137562</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268</cp:revision>
  <dcterms:created xsi:type="dcterms:W3CDTF">2023-02-03T17:02:00Z</dcterms:created>
  <dcterms:modified xsi:type="dcterms:W3CDTF">2023-02-1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5V</vt:lpwstr>
  </property>
  <property fmtid="{D5CDD505-2E9C-101B-9397-08002B2CF9AE}" pid="3" name="ZOTERO_PREF_2">
    <vt:lpwstr>P05hRq","zoteroVersion":"6.0.21","dataVersion":4}</vt:lpwstr>
  </property>
</Properties>
</file>